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drawings/drawing1.xml" ContentType="application/vnd.openxmlformats-officedocument.drawingml.chartshapes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6E17" w:rsidRDefault="00F16E17" w:rsidP="00F16E17">
      <w:pPr>
        <w:pStyle w:val="Caption"/>
      </w:pPr>
      <w:r>
        <w:t xml:space="preserve">           Supple</w:t>
      </w:r>
      <w:r>
        <w:t>mentary</w:t>
      </w:r>
      <w:r>
        <w:t xml:space="preserve"> data </w:t>
      </w:r>
    </w:p>
    <w:p w:rsidR="00F16E17" w:rsidRDefault="00F16E17" w:rsidP="00F16E17">
      <w:pPr>
        <w:pStyle w:val="Caption"/>
      </w:pPr>
      <w:r>
        <w:t xml:space="preserve">(Table A). </w:t>
      </w:r>
      <w:r w:rsidRPr="00810381">
        <w:t>Details of studies excluded with reasons</w:t>
      </w:r>
    </w:p>
    <w:p w:rsidR="00F16E17" w:rsidRDefault="00F16E17" w:rsidP="00F16E17">
      <w:pPr>
        <w:pStyle w:val="Caption"/>
      </w:pPr>
    </w:p>
    <w:p w:rsidR="00F16E17" w:rsidRDefault="00F16E17" w:rsidP="00F16E17"/>
    <w:tbl>
      <w:tblPr>
        <w:tblStyle w:val="TableGrid"/>
        <w:tblW w:w="8278" w:type="dxa"/>
        <w:jc w:val="center"/>
        <w:tblLook w:val="04A0" w:firstRow="1" w:lastRow="0" w:firstColumn="1" w:lastColumn="0" w:noHBand="0" w:noVBand="1"/>
      </w:tblPr>
      <w:tblGrid>
        <w:gridCol w:w="718"/>
        <w:gridCol w:w="3240"/>
        <w:gridCol w:w="4320"/>
      </w:tblGrid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0342A9" w:rsidRDefault="00F16E17" w:rsidP="00051E0B">
            <w:pPr>
              <w:rPr>
                <w:b/>
              </w:rPr>
            </w:pPr>
            <w:r>
              <w:rPr>
                <w:b/>
              </w:rPr>
              <w:t>SN</w:t>
            </w:r>
          </w:p>
        </w:tc>
        <w:tc>
          <w:tcPr>
            <w:tcW w:w="3240" w:type="dxa"/>
          </w:tcPr>
          <w:p w:rsidR="00F16E17" w:rsidRPr="000342A9" w:rsidRDefault="00F16E17" w:rsidP="00051E0B">
            <w:pPr>
              <w:rPr>
                <w:b/>
              </w:rPr>
            </w:pPr>
            <w:bookmarkStart w:id="0" w:name="_Hlk147916126"/>
            <w:r w:rsidRPr="000342A9">
              <w:rPr>
                <w:b/>
              </w:rPr>
              <w:t>Study author (Year)</w:t>
            </w:r>
          </w:p>
        </w:tc>
        <w:tc>
          <w:tcPr>
            <w:tcW w:w="4320" w:type="dxa"/>
          </w:tcPr>
          <w:p w:rsidR="00F16E17" w:rsidRPr="000342A9" w:rsidRDefault="00F16E17" w:rsidP="00051E0B">
            <w:pPr>
              <w:rPr>
                <w:b/>
              </w:rPr>
            </w:pPr>
            <w:r w:rsidRPr="000342A9">
              <w:rPr>
                <w:b/>
              </w:rPr>
              <w:t>Reason for exclusion</w:t>
            </w:r>
          </w:p>
        </w:tc>
      </w:tr>
      <w:tr w:rsidR="00F16E17" w:rsidRPr="00CD1B83" w:rsidTr="00051E0B">
        <w:trPr>
          <w:trHeight w:val="395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1</w:t>
            </w:r>
          </w:p>
        </w:tc>
        <w:tc>
          <w:tcPr>
            <w:tcW w:w="3240" w:type="dxa"/>
          </w:tcPr>
          <w:p w:rsidR="00F16E17" w:rsidRPr="00CD1B83" w:rsidRDefault="00F16E17" w:rsidP="00051E0B">
            <w:proofErr w:type="spellStart"/>
            <w:r w:rsidRPr="00CD1B83">
              <w:t>Antunes</w:t>
            </w:r>
            <w:proofErr w:type="spellEnd"/>
            <w:r w:rsidRPr="00CD1B83">
              <w:t>-Ferreira, 2023</w:t>
            </w:r>
            <w:r w:rsidRPr="00CD1B83">
              <w:fldChar w:fldCharType="begin">
                <w:fldData xml:space="preserve">PEVuZE5vdGU+PENpdGU+PEF1dGhvcj5BbnR1bmVzLUZlcnJlaXJhPC9BdXRob3I+PFllYXI+MjAy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</w:fldData>
              </w:fldChar>
            </w:r>
            <w:r w:rsidRPr="00CD1B83">
              <w:instrText xml:space="preserve"> ADDIN EN.CITE </w:instrText>
            </w:r>
            <w:r w:rsidRPr="00CD1B83">
              <w:fldChar w:fldCharType="begin">
                <w:fldData xml:space="preserve">PEVuZE5vdGU+PENpdGU+PEF1dGhvcj5BbnR1bmVzLUZlcnJlaXJhPC9BdXRob3I+PFllYXI+MjAy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</w:fldData>
              </w:fldChar>
            </w:r>
            <w:r w:rsidRPr="00CD1B83">
              <w:instrText xml:space="preserve"> ADDIN EN.CITE.DATA </w:instrText>
            </w:r>
            <w:r w:rsidRPr="00CD1B83">
              <w:fldChar w:fldCharType="end"/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23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2</w:t>
            </w:r>
          </w:p>
        </w:tc>
        <w:tc>
          <w:tcPr>
            <w:tcW w:w="3240" w:type="dxa"/>
          </w:tcPr>
          <w:p w:rsidR="00F16E17" w:rsidRPr="00CD1B83" w:rsidRDefault="00F16E17" w:rsidP="00051E0B">
            <w:r w:rsidRPr="00CD1B83">
              <w:t xml:space="preserve">Best, 2017 </w:t>
            </w:r>
            <w:r w:rsidRPr="00CD1B83">
              <w:fldChar w:fldCharType="begin">
                <w:fldData xml:space="preserve">PEVuZE5vdGU+PENpdGU+PEF1dGhvcj5CZXN0PC9BdXRob3I+PFllYXI+MjAxNzwvWWVhcj48UmVj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</w:fldData>
              </w:fldChar>
            </w:r>
            <w:r w:rsidRPr="00CD1B83">
              <w:instrText xml:space="preserve"> ADDIN EN.CITE </w:instrText>
            </w:r>
            <w:r w:rsidRPr="00CD1B83">
              <w:fldChar w:fldCharType="begin">
                <w:fldData xml:space="preserve">PEVuZE5vdGU+PENpdGU+PEF1dGhvcj5CZXN0PC9BdXRob3I+PFllYXI+MjAxNzwvWWVhcj48UmVj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</w:fldData>
              </w:fldChar>
            </w:r>
            <w:r w:rsidRPr="00CD1B83">
              <w:instrText xml:space="preserve"> ADDIN EN.CITE.DATA </w:instrText>
            </w:r>
            <w:r w:rsidRPr="00CD1B83">
              <w:fldChar w:fldCharType="end"/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22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3</w:t>
            </w:r>
          </w:p>
        </w:tc>
        <w:tc>
          <w:tcPr>
            <w:tcW w:w="3240" w:type="dxa"/>
          </w:tcPr>
          <w:p w:rsidR="00F16E17" w:rsidRPr="00CD1B83" w:rsidRDefault="00F16E17" w:rsidP="00051E0B">
            <w:proofErr w:type="spellStart"/>
            <w:r w:rsidRPr="00CD1B83">
              <w:t>Goswami</w:t>
            </w:r>
            <w:proofErr w:type="spellEnd"/>
            <w:r w:rsidRPr="00CD1B83">
              <w:t xml:space="preserve">, 2020 </w:t>
            </w:r>
            <w:r w:rsidRPr="00CD1B83">
              <w:fldChar w:fldCharType="begin">
                <w:fldData xml:space="preserve">PEVuZE5vdGU+PENpdGU+PEF1dGhvcj5Hb3N3YW1pPC9BdXRob3I+PFllYXI+MjAyMDwvWWVhcj48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</w:fldData>
              </w:fldChar>
            </w:r>
            <w:r w:rsidRPr="00CD1B83">
              <w:instrText xml:space="preserve"> ADDIN EN.CITE </w:instrText>
            </w:r>
            <w:r w:rsidRPr="00CD1B83">
              <w:fldChar w:fldCharType="begin">
                <w:fldData xml:space="preserve">PEVuZE5vdGU+PENpdGU+PEF1dGhvcj5Hb3N3YW1pPC9BdXRob3I+PFllYXI+MjAyMDwvWWVhcj48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</w:fldData>
              </w:fldChar>
            </w:r>
            <w:r w:rsidRPr="00CD1B83">
              <w:instrText xml:space="preserve"> ADDIN EN.CITE.DATA </w:instrText>
            </w:r>
            <w:r w:rsidRPr="00CD1B83">
              <w:fldChar w:fldCharType="end"/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24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CD1B83" w:rsidRDefault="00F16E17" w:rsidP="00051E0B">
            <w:pPr>
              <w:rPr>
                <w:lang w:val="nl-NL"/>
              </w:rPr>
            </w:pPr>
            <w:r>
              <w:rPr>
                <w:lang w:val="nl-NL"/>
              </w:rPr>
              <w:t>4</w:t>
            </w:r>
          </w:p>
        </w:tc>
        <w:tc>
          <w:tcPr>
            <w:tcW w:w="3240" w:type="dxa"/>
          </w:tcPr>
          <w:p w:rsidR="00F16E17" w:rsidRPr="00CD1B83" w:rsidRDefault="00F16E17" w:rsidP="00051E0B">
            <w:pPr>
              <w:rPr>
                <w:lang w:val="nl-NL"/>
              </w:rPr>
            </w:pPr>
            <w:r w:rsidRPr="00CD1B83">
              <w:rPr>
                <w:lang w:val="nl-NL"/>
              </w:rPr>
              <w:t xml:space="preserve">In 't Veld, 2022 </w:t>
            </w:r>
            <w:r w:rsidRPr="00CD1B83">
              <w:rPr>
                <w:lang w:val="nl-NL"/>
              </w:rPr>
              <w:fldChar w:fldCharType="begin">
                <w:fldData xml:space="preserve">PEVuZE5vdGU+PENpdGU+PEF1dGhvcj5JbiAmYXBvczt0IFZlbGQ8L0F1dGhvcj48WWVhcj4yMDIy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</w:fldData>
              </w:fldChar>
            </w:r>
            <w:r w:rsidRPr="00CD1B83">
              <w:rPr>
                <w:lang w:val="nl-NL"/>
              </w:rPr>
              <w:instrText xml:space="preserve"> ADDIN EN.CITE </w:instrText>
            </w:r>
            <w:r w:rsidRPr="00CD1B83">
              <w:rPr>
                <w:lang w:val="nl-NL"/>
              </w:rPr>
              <w:fldChar w:fldCharType="begin">
                <w:fldData xml:space="preserve">PEVuZE5vdGU+PENpdGU+PEF1dGhvcj5JbiAmYXBvczt0IFZlbGQ8L0F1dGhvcj48WWVhcj4yMDIy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</w:fldData>
              </w:fldChar>
            </w:r>
            <w:r w:rsidRPr="00CD1B83">
              <w:rPr>
                <w:lang w:val="nl-NL"/>
              </w:rPr>
              <w:instrText xml:space="preserve"> ADDIN EN.CITE.DATA </w:instrText>
            </w:r>
            <w:r w:rsidRPr="00CD1B83">
              <w:rPr>
                <w:lang w:val="nl-NL"/>
              </w:rPr>
            </w:r>
            <w:r w:rsidRPr="00CD1B83">
              <w:rPr>
                <w:lang w:val="nl-NL"/>
              </w:rPr>
              <w:fldChar w:fldCharType="end"/>
            </w:r>
            <w:r w:rsidRPr="00CD1B83">
              <w:rPr>
                <w:lang w:val="nl-NL"/>
              </w:rPr>
            </w:r>
            <w:r w:rsidRPr="00CD1B83">
              <w:rPr>
                <w:lang w:val="nl-NL"/>
              </w:rPr>
              <w:fldChar w:fldCharType="separate"/>
            </w:r>
            <w:r w:rsidRPr="00CD1B83">
              <w:rPr>
                <w:noProof/>
                <w:vertAlign w:val="superscript"/>
                <w:lang w:val="nl-NL"/>
              </w:rPr>
              <w:t>25</w:t>
            </w:r>
            <w:r w:rsidRPr="00CD1B83">
              <w:rPr>
                <w:lang w:val="nl-NL"/>
              </w:rPr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tr w:rsidR="00F16E17" w:rsidRPr="00CD1B83" w:rsidTr="00051E0B">
        <w:trPr>
          <w:trHeight w:val="401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5</w:t>
            </w:r>
          </w:p>
        </w:tc>
        <w:tc>
          <w:tcPr>
            <w:tcW w:w="3240" w:type="dxa"/>
          </w:tcPr>
          <w:p w:rsidR="00F16E17" w:rsidRPr="00CD1B83" w:rsidRDefault="00F16E17" w:rsidP="00051E0B">
            <w:r w:rsidRPr="00CD1B83">
              <w:t xml:space="preserve">Li, 2018 </w:t>
            </w:r>
            <w:r w:rsidRPr="00CD1B83">
              <w:fldChar w:fldCharType="begin">
                <w:fldData xml:space="preserve">PEVuZE5vdGU+PENpdGU+PEF1dGhvcj5MaTwvQXV0aG9yPjxZZWFyPjIwMTg8L1llYXI+PFJlY051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</w:fldData>
              </w:fldChar>
            </w:r>
            <w:r w:rsidRPr="00CD1B83">
              <w:instrText xml:space="preserve"> ADDIN EN.CITE </w:instrText>
            </w:r>
            <w:r w:rsidRPr="00CD1B83">
              <w:fldChar w:fldCharType="begin">
                <w:fldData xml:space="preserve">PEVuZE5vdGU+PENpdGU+PEF1dGhvcj5MaTwvQXV0aG9yPjxZZWFyPjIwMTg8L1llYXI+PFJlY051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</w:fldData>
              </w:fldChar>
            </w:r>
            <w:r w:rsidRPr="00CD1B83">
              <w:instrText xml:space="preserve"> ADDIN EN.CITE.DATA </w:instrText>
            </w:r>
            <w:r w:rsidRPr="00CD1B83">
              <w:fldChar w:fldCharType="end"/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26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6</w:t>
            </w:r>
          </w:p>
        </w:tc>
        <w:tc>
          <w:tcPr>
            <w:tcW w:w="3240" w:type="dxa"/>
          </w:tcPr>
          <w:p w:rsidR="00F16E17" w:rsidRPr="00CD1B83" w:rsidRDefault="00F16E17" w:rsidP="00051E0B">
            <w:proofErr w:type="spellStart"/>
            <w:r w:rsidRPr="00CD1B83">
              <w:t>Pastuszak</w:t>
            </w:r>
            <w:proofErr w:type="spellEnd"/>
            <w:r w:rsidRPr="00CD1B83">
              <w:t>, 2021</w:t>
            </w:r>
            <w:r w:rsidRPr="00CD1B83">
              <w:fldChar w:fldCharType="begin">
                <w:fldData xml:space="preserve">PEVuZE5vdGU+PENpdGU+PEF1dGhvcj5QYXN0dXN6YWs8L0F1dGhvcj48WWVhcj4yMDIxPC9ZZWFy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</w:fldData>
              </w:fldChar>
            </w:r>
            <w:r w:rsidRPr="00CD1B83">
              <w:instrText xml:space="preserve"> ADDIN EN.CITE </w:instrText>
            </w:r>
            <w:r w:rsidRPr="00CD1B83">
              <w:fldChar w:fldCharType="begin">
                <w:fldData xml:space="preserve">PEVuZE5vdGU+PENpdGU+PEF1dGhvcj5QYXN0dXN6YWs8L0F1dGhvcj48WWVhcj4yMDIxPC9ZZWFy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</w:fldData>
              </w:fldChar>
            </w:r>
            <w:r w:rsidRPr="00CD1B83">
              <w:instrText xml:space="preserve"> ADDIN EN.CITE.DATA </w:instrText>
            </w:r>
            <w:r w:rsidRPr="00CD1B83">
              <w:fldChar w:fldCharType="end"/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27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7</w:t>
            </w:r>
          </w:p>
        </w:tc>
        <w:tc>
          <w:tcPr>
            <w:tcW w:w="3240" w:type="dxa"/>
          </w:tcPr>
          <w:p w:rsidR="00F16E17" w:rsidRPr="00CD1B83" w:rsidRDefault="00F16E17" w:rsidP="00051E0B">
            <w:proofErr w:type="spellStart"/>
            <w:r w:rsidRPr="00CD1B83">
              <w:t>Rolfes</w:t>
            </w:r>
            <w:proofErr w:type="spellEnd"/>
            <w:r w:rsidRPr="00CD1B83">
              <w:t xml:space="preserve">, 2018 </w:t>
            </w:r>
            <w:r w:rsidRPr="00CD1B83">
              <w:fldChar w:fldCharType="begin">
                <w:fldData xml:space="preserve">PEVuZE5vdGU+PENpdGU+PEF1dGhvcj5Sb2xmZXM8L0F1dGhvcj48WWVhcj4yMDE4PC9ZZWFyPjxS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</w:fldData>
              </w:fldChar>
            </w:r>
            <w:r w:rsidRPr="00CD1B83">
              <w:instrText xml:space="preserve"> ADDIN EN.CITE </w:instrText>
            </w:r>
            <w:r w:rsidRPr="00CD1B83">
              <w:fldChar w:fldCharType="begin">
                <w:fldData xml:space="preserve">PEVuZE5vdGU+PENpdGU+PEF1dGhvcj5Sb2xmZXM8L0F1dGhvcj48WWVhcj4yMDE4PC9ZZWFyPjxS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</w:fldData>
              </w:fldChar>
            </w:r>
            <w:r w:rsidRPr="00CD1B83">
              <w:instrText xml:space="preserve"> ADDIN EN.CITE.DATA </w:instrText>
            </w:r>
            <w:r w:rsidRPr="00CD1B83">
              <w:fldChar w:fldCharType="end"/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28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No TEP but PDL1 was done</w:t>
            </w:r>
          </w:p>
        </w:tc>
      </w:tr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8</w:t>
            </w:r>
          </w:p>
        </w:tc>
        <w:tc>
          <w:tcPr>
            <w:tcW w:w="3240" w:type="dxa"/>
          </w:tcPr>
          <w:p w:rsidR="00F16E17" w:rsidRPr="00CD1B83" w:rsidRDefault="00F16E17" w:rsidP="00051E0B">
            <w:r w:rsidRPr="00CD1B83">
              <w:t xml:space="preserve">Sheng, 2018 </w:t>
            </w:r>
            <w:r w:rsidRPr="00CD1B83">
              <w:fldChar w:fldCharType="begin"/>
            </w:r>
            <w:r w:rsidRPr="00CD1B83">
              <w:instrText xml:space="preserve"> ADDIN EN.CITE &lt;EndNote&gt;&lt;Cite&gt;&lt;Author&gt;Sheng&lt;/Author&gt;&lt;Year&gt;2018&lt;/Year&gt;&lt;RecNum&gt;6046&lt;/RecNum&gt;&lt;DisplayText&gt;&lt;style face="superscript"&gt;19&lt;/style&gt;&lt;/DisplayText&gt;&lt;record&gt;&lt;rec-number&gt;6046&lt;/rec-number&gt;&lt;foreign-keys&gt;&lt;key app="EN" db-id="0rx25e90wtr55we0zflp2pvtvfff92vvzwsf" timestamp="1696651124"&gt;6046&lt;/key&gt;&lt;/foreign-keys&gt;&lt;ref-type name="Journal Article"&gt;17&lt;/ref-type&gt;&lt;contributors&gt;&lt;authors&gt;&lt;author&gt;Sheng, M.&lt;/author&gt;&lt;author&gt;Dong, Z.&lt;/author&gt;&lt;author&gt;Xie, Y.&lt;/author&gt;&lt;/authors&gt;&lt;/contributors&gt;&lt;auth-address&gt;Department of Respiration, Jinhua People&amp;apos;s Hospital, Jinhua, Zhejiang 321000, China.&amp;#xD;Department of Intensive Care Unit, First Hospital of Huzhou, First Affiliated Hospital of Huzhou University, Huzhou, Zhejiang 313000, China.&amp;#xD;Department of Respiratory Medicine, First Hospital of Huzhou, First Affiliated Hospital of Huzhou University, Huzhou, Zhejiang 313000, China, xieyp011@163.com.&lt;/auth-address&gt;&lt;titles&gt;&lt;title&gt;Identification of tumor-educated platelet biomarkers of non-small-cell lung cancer&lt;/title&gt;&lt;secondary-title&gt;Onco Targets Ther&lt;/secondary-title&gt;&lt;/titles&gt;&lt;periodical&gt;&lt;full-title&gt;Onco Targets Ther&lt;/full-title&gt;&lt;/periodical&gt;&lt;pages&gt;8143-8151&lt;/pages&gt;&lt;volume&gt;11&lt;/volume&gt;&lt;keywords&gt;&lt;keyword&gt;Ifs&lt;/keyword&gt;&lt;keyword&gt;Mrmr&lt;/keyword&gt;&lt;keyword&gt;Nsclc&lt;/keyword&gt;&lt;keyword&gt;Tep&lt;/keyword&gt;&lt;keyword&gt;incremental feature selection&lt;/keyword&gt;&lt;keyword&gt;liquid biopsy&lt;/keyword&gt;&lt;keyword&gt;maximal relevance&lt;/keyword&gt;&lt;keyword&gt;minimal redundancy&lt;/keyword&gt;&lt;keyword&gt;non-small-cell lung cancer&lt;/keyword&gt;&lt;keyword&gt;tumor-educated platelet&lt;/keyword&gt;&lt;/keywords&gt;&lt;dates&gt;&lt;year&gt;2018&lt;/year&gt;&lt;/dates&gt;&lt;isbn&gt;1178-6930 (Print)&amp;#xD;1178-6930 (Electronic)&amp;#xD;1178-6930 (Linking)&lt;/isbn&gt;&lt;accession-num&gt;30532555&lt;/accession-num&gt;&lt;work-type&gt;Article&lt;/work-type&gt;&lt;urls&gt;&lt;related-urls&gt;&lt;url&gt;https://www.ncbi.nlm.nih.gov/pubmed/30532555&lt;/url&gt;&lt;/related-urls&gt;&lt;/urls&gt;&lt;custom2&gt;PMC6241732&lt;/custom2&gt;&lt;electronic-resource-num&gt;10.2147/OTT.S177384&lt;/electronic-resource-num&gt;&lt;remote-database-name&gt;Scopus&lt;/remote-database-name&gt;&lt;/record&gt;&lt;/Cite&gt;&lt;/EndNote&gt;</w:instrText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19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tr w:rsidR="00F16E17" w:rsidRPr="00CD1B83" w:rsidTr="00051E0B">
        <w:trPr>
          <w:trHeight w:val="385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9</w:t>
            </w:r>
          </w:p>
        </w:tc>
        <w:tc>
          <w:tcPr>
            <w:tcW w:w="3240" w:type="dxa"/>
          </w:tcPr>
          <w:p w:rsidR="00F16E17" w:rsidRPr="00CD1B83" w:rsidRDefault="00F16E17" w:rsidP="00051E0B">
            <w:proofErr w:type="spellStart"/>
            <w:r w:rsidRPr="00CD1B83">
              <w:t>Xue</w:t>
            </w:r>
            <w:proofErr w:type="spellEnd"/>
            <w:r w:rsidRPr="00CD1B83">
              <w:t xml:space="preserve">, 2018 </w:t>
            </w:r>
            <w:r w:rsidRPr="00CD1B83">
              <w:fldChar w:fldCharType="begin"/>
            </w:r>
            <w:r w:rsidRPr="00CD1B83">
              <w:instrText xml:space="preserve"> ADDIN EN.CITE &lt;EndNote&gt;&lt;Cite&gt;&lt;Author&gt;Xue&lt;/Author&gt;&lt;Year&gt;2018&lt;/Year&gt;&lt;RecNum&gt;6032&lt;/RecNum&gt;&lt;DisplayText&gt;&lt;style face="superscript"&gt;29&lt;/style&gt;&lt;/DisplayText&gt;&lt;record&gt;&lt;rec-number&gt;6032&lt;/rec-number&gt;&lt;foreign-keys&gt;&lt;key app="EN" db-id="0rx25e90wtr55we0zflp2pvtvfff92vvzwsf" timestamp="1696651124"&gt;6032&lt;/key&gt;&lt;/foreign-keys&gt;&lt;ref-type name="Journal Article"&gt;17&lt;/ref-type&gt;&lt;contributors&gt;&lt;authors&gt;&lt;author&gt;Xue, L.&lt;/author&gt;&lt;author&gt;Xie, L.&lt;/author&gt;&lt;author&gt;Song, X.&lt;/author&gt;&lt;author&gt;Song, X.&lt;/author&gt;&lt;/authors&gt;&lt;/contributors&gt;&lt;auth-address&gt;Shandong Cancer Hospital Affiliated to Shandong University, Jinan 250117, China; Shandong Academy of Medical Sciences, Jinan 250002,China.&lt;/auth-address&gt;&lt;titles&gt;&lt;title&gt;[Expression and Significance of ACIN1 mRNA in Platelets of Lung Cancer]&lt;/title&gt;&lt;secondary-title&gt;Zhongguo Fei Ai Za Zhi&lt;/secondary-title&gt;&lt;/titles&gt;&lt;periodical&gt;&lt;full-title&gt;Zhongguo Fei Ai Za Zhi&lt;/full-title&gt;&lt;/periodical&gt;&lt;pages&gt;677-681&lt;/pages&gt;&lt;volume&gt;21&lt;/volume&gt;&lt;number&gt;9&lt;/number&gt;&lt;keywords&gt;&lt;keyword&gt;Blood Platelets/*metabolism&lt;/keyword&gt;&lt;keyword&gt;Female&lt;/keyword&gt;&lt;keyword&gt;*Gene Expression Regulation, Neoplastic&lt;/keyword&gt;&lt;keyword&gt;Humans&lt;/keyword&gt;&lt;keyword&gt;Lung Neoplasms/*blood/*genetics&lt;/keyword&gt;&lt;keyword&gt;Male&lt;/keyword&gt;&lt;keyword&gt;Middle Aged&lt;/keyword&gt;&lt;keyword&gt;Nuclear Proteins/*genetics&lt;/keyword&gt;&lt;keyword&gt;RNA, Messenger/genetics/metabolism&lt;/keyword&gt;&lt;keyword&gt;Acin1&lt;/keyword&gt;&lt;keyword&gt;Lung neoplasms&lt;/keyword&gt;&lt;keyword&gt;Platelet&lt;/keyword&gt;&lt;keyword&gt;Spliceosome&lt;/keyword&gt;&lt;keyword&gt;mRNA&lt;/keyword&gt;&lt;/keywords&gt;&lt;dates&gt;&lt;year&gt;2018&lt;/year&gt;&lt;pub-dates&gt;&lt;date&gt;Sep 20&lt;/date&gt;&lt;/pub-dates&gt;&lt;/dates&gt;&lt;isbn&gt;1999-6187 (Electronic)&amp;#xD;1009-3419 (Print)&amp;#xD;1009-3419 (Linking)&lt;/isbn&gt;&lt;accession-num&gt;30201066&lt;/accession-num&gt;&lt;work-type&gt;Article&lt;/work-type&gt;&lt;urls&gt;&lt;related-urls&gt;&lt;url&gt;https://www.ncbi.nlm.nih.gov/pubmed/30201066&lt;/url&gt;&lt;/related-urls&gt;&lt;/urls&gt;&lt;custom2&gt;PMC6137000&lt;/custom2&gt;&lt;electronic-resource-num&gt;10.3779/j.issn.1009-3419.2018.09.05&lt;/electronic-resource-num&gt;&lt;remote-database-name&gt;Scopus&lt;/remote-database-name&gt;&lt;/record&gt;&lt;/Cite&gt;&lt;/EndNote&gt;</w:instrText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29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Non-English Article</w:t>
            </w:r>
          </w:p>
        </w:tc>
      </w:tr>
      <w:tr w:rsidR="00F16E17" w:rsidRPr="00CD1B83" w:rsidTr="00051E0B">
        <w:trPr>
          <w:trHeight w:val="503"/>
          <w:jc w:val="center"/>
        </w:trPr>
        <w:tc>
          <w:tcPr>
            <w:tcW w:w="718" w:type="dxa"/>
          </w:tcPr>
          <w:p w:rsidR="00F16E17" w:rsidRPr="00CD1B83" w:rsidRDefault="00F16E17" w:rsidP="00051E0B">
            <w:r>
              <w:t>10</w:t>
            </w:r>
          </w:p>
        </w:tc>
        <w:tc>
          <w:tcPr>
            <w:tcW w:w="3240" w:type="dxa"/>
          </w:tcPr>
          <w:p w:rsidR="00F16E17" w:rsidRPr="00CD1B83" w:rsidRDefault="00F16E17" w:rsidP="00051E0B">
            <w:proofErr w:type="spellStart"/>
            <w:r w:rsidRPr="00CD1B83">
              <w:t>Xue</w:t>
            </w:r>
            <w:proofErr w:type="spellEnd"/>
            <w:r w:rsidRPr="00CD1B83">
              <w:t>, 2018</w:t>
            </w:r>
            <w:r w:rsidRPr="00CD1B83">
              <w:fldChar w:fldCharType="begin">
                <w:fldData xml:space="preserve">PEVuZE5vdGU+PENpdGU+PEF1dGhvcj5YdWU8L0F1dGhvcj48WWVhcj4yMDE4PC9ZZWFyPjxSZWNO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</w:fldData>
              </w:fldChar>
            </w:r>
            <w:r w:rsidRPr="00CD1B83">
              <w:instrText xml:space="preserve"> ADDIN EN.CITE </w:instrText>
            </w:r>
            <w:r w:rsidRPr="00CD1B83">
              <w:fldChar w:fldCharType="begin">
                <w:fldData xml:space="preserve">PEVuZE5vdGU+PENpdGU+PEF1dGhvcj5YdWU8L0F1dGhvcj48WWVhcj4yMDE4PC9ZZWFyPjxSZWNO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</w:fldData>
              </w:fldChar>
            </w:r>
            <w:r w:rsidRPr="00CD1B83">
              <w:instrText xml:space="preserve"> ADDIN EN.CITE.DATA </w:instrText>
            </w:r>
            <w:r w:rsidRPr="00CD1B83">
              <w:fldChar w:fldCharType="end"/>
            </w:r>
            <w:r w:rsidRPr="00CD1B83">
              <w:fldChar w:fldCharType="separate"/>
            </w:r>
            <w:r w:rsidRPr="00CD1B83">
              <w:rPr>
                <w:noProof/>
                <w:vertAlign w:val="superscript"/>
              </w:rPr>
              <w:t>30</w:t>
            </w:r>
            <w:r w:rsidRPr="00CD1B83">
              <w:fldChar w:fldCharType="end"/>
            </w:r>
          </w:p>
        </w:tc>
        <w:tc>
          <w:tcPr>
            <w:tcW w:w="4320" w:type="dxa"/>
          </w:tcPr>
          <w:p w:rsidR="00F16E17" w:rsidRPr="00CD1B83" w:rsidRDefault="00F16E17" w:rsidP="00051E0B">
            <w:r w:rsidRPr="00CD1B83">
              <w:t>AI-based modelling</w:t>
            </w:r>
          </w:p>
        </w:tc>
      </w:tr>
      <w:bookmarkEnd w:id="0"/>
    </w:tbl>
    <w:p w:rsidR="00F16E17" w:rsidRDefault="00F16E17" w:rsidP="00F16E17"/>
    <w:p w:rsidR="00F16E17" w:rsidRPr="00E04B74" w:rsidRDefault="00F16E17" w:rsidP="00F16E17"/>
    <w:p w:rsidR="00F16E17" w:rsidRDefault="00F16E17" w:rsidP="00F16E17">
      <w:pPr>
        <w:pStyle w:val="Caption"/>
      </w:pPr>
    </w:p>
    <w:p w:rsidR="00F16E17" w:rsidRDefault="00F16E17" w:rsidP="00F16E17"/>
    <w:p w:rsidR="00F16E17" w:rsidRDefault="00F16E17" w:rsidP="00F16E17"/>
    <w:p w:rsidR="00F16E17" w:rsidRDefault="00F16E17" w:rsidP="00F16E17">
      <w:pPr>
        <w:pStyle w:val="Caption"/>
      </w:pPr>
      <w:r>
        <w:t xml:space="preserve">Supple data </w:t>
      </w:r>
    </w:p>
    <w:p w:rsidR="00F16E17" w:rsidRDefault="00F16E17" w:rsidP="00F16E17">
      <w:pPr>
        <w:pStyle w:val="Caption"/>
      </w:pPr>
      <w:r>
        <w:t>(Table B)</w:t>
      </w:r>
      <w:r>
        <w:t xml:space="preserve"> </w:t>
      </w:r>
      <w:r>
        <w:t xml:space="preserve">QUADAS </w:t>
      </w:r>
      <w:r w:rsidRPr="00EC77D2">
        <w:t>-</w:t>
      </w:r>
      <w:r>
        <w:t xml:space="preserve"> </w:t>
      </w:r>
      <w:r w:rsidRPr="00EC77D2">
        <w:t>2 tool details to show the quality of risk of bias and applicability concerns</w:t>
      </w:r>
    </w:p>
    <w:p w:rsidR="00F16E17" w:rsidRPr="002129A5" w:rsidRDefault="00F16E17" w:rsidP="00F16E17"/>
    <w:tbl>
      <w:tblPr>
        <w:tblStyle w:val="TableGrid"/>
        <w:tblW w:w="10674" w:type="dxa"/>
        <w:jc w:val="center"/>
        <w:tblLook w:val="04A0" w:firstRow="1" w:lastRow="0" w:firstColumn="1" w:lastColumn="0" w:noHBand="0" w:noVBand="1"/>
      </w:tblPr>
      <w:tblGrid>
        <w:gridCol w:w="1761"/>
        <w:gridCol w:w="1290"/>
        <w:gridCol w:w="1047"/>
        <w:gridCol w:w="1242"/>
        <w:gridCol w:w="1110"/>
        <w:gridCol w:w="1492"/>
        <w:gridCol w:w="1130"/>
        <w:gridCol w:w="1602"/>
      </w:tblGrid>
      <w:tr w:rsidR="00F16E17" w:rsidRPr="002056A2" w:rsidTr="00F16E17">
        <w:trPr>
          <w:trHeight w:val="338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Study</w:t>
            </w:r>
            <w:r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 xml:space="preserve"> (year)</w:t>
            </w:r>
          </w:p>
        </w:tc>
        <w:tc>
          <w:tcPr>
            <w:tcW w:w="4588" w:type="dxa"/>
            <w:gridSpan w:val="4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Risk of bias</w:t>
            </w:r>
          </w:p>
        </w:tc>
        <w:tc>
          <w:tcPr>
            <w:tcW w:w="4292" w:type="dxa"/>
            <w:gridSpan w:val="3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 xml:space="preserve">Applicability concerns </w:t>
            </w:r>
          </w:p>
        </w:tc>
      </w:tr>
      <w:tr w:rsidR="00F16E17" w:rsidRPr="002056A2" w:rsidTr="00F16E17">
        <w:trPr>
          <w:trHeight w:val="700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bCs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 xml:space="preserve">Patients’ </w:t>
            </w:r>
            <w:r w:rsidRPr="002056A2">
              <w:rPr>
                <w:rFonts w:cs="Times New Roman"/>
                <w:b/>
                <w:bCs/>
                <w:color w:val="323232"/>
                <w:szCs w:val="24"/>
                <w:shd w:val="clear" w:color="auto" w:fill="FFFFFF"/>
              </w:rPr>
              <w:t>selection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Index test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Reference Standard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Flow &amp; Timings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Patient selection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Index Test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 xml:space="preserve">Reference </w:t>
            </w:r>
            <w:proofErr w:type="spellStart"/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>Std</w:t>
            </w:r>
            <w:proofErr w:type="spellEnd"/>
            <w:r w:rsidRPr="002056A2">
              <w:rPr>
                <w:rFonts w:cs="Times New Roman"/>
                <w:b/>
                <w:color w:val="323232"/>
                <w:szCs w:val="24"/>
                <w:shd w:val="clear" w:color="auto" w:fill="FFFFFF"/>
              </w:rPr>
              <w:t xml:space="preserve"> </w:t>
            </w:r>
          </w:p>
        </w:tc>
      </w:tr>
      <w:tr w:rsidR="00F16E17" w:rsidRPr="002056A2" w:rsidTr="00F16E17">
        <w:trPr>
          <w:trHeight w:val="327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szCs w:val="24"/>
                <w:lang w:val="en-US"/>
              </w:rPr>
              <w:t>D'Ambrosi, 2021</w:t>
            </w:r>
            <w:r w:rsidRPr="002056A2">
              <w:rPr>
                <w:rFonts w:cs="Times New Roman"/>
                <w:szCs w:val="24"/>
                <w:lang w:val="en-US"/>
              </w:rPr>
              <w:fldChar w:fldCharType="begin">
                <w:fldData xml:space="preserve">PEVuZE5vdGU+PENpdGU+PEF1dGhvcj5EJmFwb3M7QW1icm9zaTwvQXV0aG9yPjxZZWFyPjIwMjE8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</w:fldData>
              </w:fldChar>
            </w:r>
            <w:r w:rsidRPr="002056A2">
              <w:rPr>
                <w:rFonts w:cs="Times New Roman"/>
                <w:szCs w:val="24"/>
                <w:lang w:val="en-US"/>
              </w:rPr>
              <w:instrText xml:space="preserve"> ADDIN EN.CITE </w:instrText>
            </w:r>
            <w:r w:rsidRPr="002056A2">
              <w:rPr>
                <w:rFonts w:cs="Times New Roman"/>
                <w:szCs w:val="24"/>
                <w:lang w:val="en-US"/>
              </w:rPr>
              <w:fldChar w:fldCharType="begin">
                <w:fldData xml:space="preserve">PEVuZE5vdGU+PENpdGU+PEF1dGhvcj5EJmFwb3M7QW1icm9zaTwvQXV0aG9yPjxZZWFyPjIwMjE8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</w:fldData>
              </w:fldChar>
            </w:r>
            <w:r w:rsidRPr="002056A2">
              <w:rPr>
                <w:rFonts w:cs="Times New Roman"/>
                <w:szCs w:val="24"/>
                <w:lang w:val="en-US"/>
              </w:rPr>
              <w:instrText xml:space="preserve"> ADDIN EN.CITE.DATA </w:instrText>
            </w:r>
            <w:r w:rsidRPr="002056A2">
              <w:rPr>
                <w:rFonts w:cs="Times New Roman"/>
                <w:szCs w:val="24"/>
                <w:lang w:val="en-US"/>
              </w:rPr>
            </w:r>
            <w:r w:rsidRPr="002056A2">
              <w:rPr>
                <w:rFonts w:cs="Times New Roman"/>
                <w:szCs w:val="24"/>
                <w:lang w:val="en-US"/>
              </w:rPr>
              <w:fldChar w:fldCharType="end"/>
            </w:r>
            <w:r w:rsidRPr="002056A2">
              <w:rPr>
                <w:rFonts w:cs="Times New Roman"/>
                <w:szCs w:val="24"/>
                <w:lang w:val="en-US"/>
              </w:rPr>
            </w:r>
            <w:r w:rsidRPr="002056A2">
              <w:rPr>
                <w:rFonts w:cs="Times New Roman"/>
                <w:szCs w:val="24"/>
                <w:lang w:val="en-US"/>
              </w:rPr>
              <w:fldChar w:fldCharType="separate"/>
            </w:r>
            <w:r w:rsidRPr="002056A2">
              <w:rPr>
                <w:rFonts w:cs="Times New Roman"/>
                <w:noProof/>
                <w:szCs w:val="24"/>
                <w:vertAlign w:val="superscript"/>
                <w:lang w:val="en-US"/>
              </w:rPr>
              <w:t>10</w:t>
            </w:r>
            <w:r w:rsidRPr="002056A2">
              <w:rPr>
                <w:rFonts w:cs="Times New Roman"/>
                <w:szCs w:val="24"/>
                <w:lang w:val="en-US"/>
              </w:rPr>
              <w:fldChar w:fldCharType="end"/>
            </w: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</w:tr>
      <w:tr w:rsidR="00F16E17" w:rsidRPr="002056A2" w:rsidTr="00F16E17">
        <w:trPr>
          <w:trHeight w:val="338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szCs w:val="24"/>
                <w:lang w:val="en-US"/>
              </w:rPr>
              <w:t>Dong, 2020</w:t>
            </w:r>
            <w:r w:rsidRPr="002056A2">
              <w:rPr>
                <w:rFonts w:cs="Times New Roman"/>
                <w:szCs w:val="24"/>
                <w:lang w:val="en-US"/>
              </w:rPr>
              <w:fldChar w:fldCharType="begin">
                <w:fldData xml:space="preserve">PEVuZE5vdGU+PENpdGU+PEF1dGhvcj5Eb25nPC9BdXRob3I+PFllYXI+MjAyMDwvWWVhcj48UmVj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</w:fldData>
              </w:fldChar>
            </w:r>
            <w:r w:rsidRPr="002056A2">
              <w:rPr>
                <w:rFonts w:cs="Times New Roman"/>
                <w:szCs w:val="24"/>
                <w:lang w:val="en-US"/>
              </w:rPr>
              <w:instrText xml:space="preserve"> ADDIN EN.CITE </w:instrText>
            </w:r>
            <w:r w:rsidRPr="002056A2">
              <w:rPr>
                <w:rFonts w:cs="Times New Roman"/>
                <w:szCs w:val="24"/>
                <w:lang w:val="en-US"/>
              </w:rPr>
              <w:fldChar w:fldCharType="begin">
                <w:fldData xml:space="preserve">PEVuZE5vdGU+PENpdGU+PEF1dGhvcj5Eb25nPC9BdXRob3I+PFllYXI+MjAyMDwvWWVhcj48UmVj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</w:fldData>
              </w:fldChar>
            </w:r>
            <w:r w:rsidRPr="002056A2">
              <w:rPr>
                <w:rFonts w:cs="Times New Roman"/>
                <w:szCs w:val="24"/>
                <w:lang w:val="en-US"/>
              </w:rPr>
              <w:instrText xml:space="preserve"> ADDIN EN.CITE.DATA </w:instrText>
            </w:r>
            <w:r w:rsidRPr="002056A2">
              <w:rPr>
                <w:rFonts w:cs="Times New Roman"/>
                <w:szCs w:val="24"/>
                <w:lang w:val="en-US"/>
              </w:rPr>
            </w:r>
            <w:r w:rsidRPr="002056A2">
              <w:rPr>
                <w:rFonts w:cs="Times New Roman"/>
                <w:szCs w:val="24"/>
                <w:lang w:val="en-US"/>
              </w:rPr>
              <w:fldChar w:fldCharType="end"/>
            </w:r>
            <w:r w:rsidRPr="002056A2">
              <w:rPr>
                <w:rFonts w:cs="Times New Roman"/>
                <w:szCs w:val="24"/>
                <w:lang w:val="en-US"/>
              </w:rPr>
            </w:r>
            <w:r w:rsidRPr="002056A2">
              <w:rPr>
                <w:rFonts w:cs="Times New Roman"/>
                <w:szCs w:val="24"/>
                <w:lang w:val="en-US"/>
              </w:rPr>
              <w:fldChar w:fldCharType="separate"/>
            </w:r>
            <w:r w:rsidRPr="002056A2">
              <w:rPr>
                <w:rFonts w:cs="Times New Roman"/>
                <w:noProof/>
                <w:szCs w:val="24"/>
                <w:vertAlign w:val="superscript"/>
                <w:lang w:val="en-US"/>
              </w:rPr>
              <w:t>11</w:t>
            </w:r>
            <w:r w:rsidRPr="002056A2">
              <w:rPr>
                <w:rFonts w:cs="Times New Roman"/>
                <w:szCs w:val="24"/>
                <w:lang w:val="en-US"/>
              </w:rPr>
              <w:fldChar w:fldCharType="end"/>
            </w: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Unclear</w:t>
            </w:r>
          </w:p>
        </w:tc>
      </w:tr>
      <w:tr w:rsidR="00F16E17" w:rsidRPr="002056A2" w:rsidTr="00F16E17">
        <w:trPr>
          <w:trHeight w:val="338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szCs w:val="24"/>
              </w:rPr>
              <w:t>Dong, 2021</w:t>
            </w:r>
            <w:r w:rsidRPr="002056A2">
              <w:rPr>
                <w:rFonts w:cs="Times New Roman"/>
                <w:szCs w:val="24"/>
              </w:rPr>
              <w:fldChar w:fldCharType="begin">
                <w:fldData xml:space="preserve">PEVuZE5vdGU+PENpdGU+PEF1dGhvcj5Eb25nPC9BdXRob3I+PFllYXI+MjAyMTwvWWVhcj48UmVj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</w:fldData>
              </w:fldChar>
            </w:r>
            <w:r w:rsidRPr="002056A2">
              <w:rPr>
                <w:rFonts w:cs="Times New Roman"/>
                <w:szCs w:val="24"/>
              </w:rPr>
              <w:instrText xml:space="preserve"> ADDIN EN.CITE </w:instrText>
            </w:r>
            <w:r w:rsidRPr="002056A2">
              <w:rPr>
                <w:rFonts w:cs="Times New Roman"/>
                <w:szCs w:val="24"/>
              </w:rPr>
              <w:fldChar w:fldCharType="begin">
                <w:fldData xml:space="preserve">PEVuZE5vdGU+PENpdGU+PEF1dGhvcj5Eb25nPC9BdXRob3I+PFllYXI+MjAyMTwvWWVhcj48UmVj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</w:fldData>
              </w:fldChar>
            </w:r>
            <w:r w:rsidRPr="002056A2">
              <w:rPr>
                <w:rFonts w:cs="Times New Roman"/>
                <w:szCs w:val="24"/>
              </w:rPr>
              <w:instrText xml:space="preserve"> ADDIN EN.CITE.DATA </w:instrText>
            </w:r>
            <w:r w:rsidRPr="002056A2">
              <w:rPr>
                <w:rFonts w:cs="Times New Roman"/>
                <w:szCs w:val="24"/>
              </w:rPr>
            </w:r>
            <w:r w:rsidRPr="002056A2">
              <w:rPr>
                <w:rFonts w:cs="Times New Roman"/>
                <w:szCs w:val="24"/>
              </w:rPr>
              <w:fldChar w:fldCharType="end"/>
            </w:r>
            <w:r w:rsidRPr="002056A2">
              <w:rPr>
                <w:rFonts w:cs="Times New Roman"/>
                <w:szCs w:val="24"/>
              </w:rPr>
            </w:r>
            <w:r w:rsidRPr="002056A2">
              <w:rPr>
                <w:rFonts w:cs="Times New Roman"/>
                <w:szCs w:val="24"/>
              </w:rPr>
              <w:fldChar w:fldCharType="separate"/>
            </w:r>
            <w:r w:rsidRPr="002056A2">
              <w:rPr>
                <w:rFonts w:cs="Times New Roman"/>
                <w:noProof/>
                <w:szCs w:val="24"/>
                <w:vertAlign w:val="superscript"/>
              </w:rPr>
              <w:t>12</w:t>
            </w:r>
            <w:r w:rsidRPr="002056A2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</w:tr>
      <w:tr w:rsidR="00F16E17" w:rsidRPr="002056A2" w:rsidTr="00F16E17">
        <w:trPr>
          <w:trHeight w:val="338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szCs w:val="24"/>
                <w:lang w:val="en-US"/>
              </w:rPr>
              <w:t xml:space="preserve">Li, 2021 </w:t>
            </w:r>
            <w:r w:rsidRPr="002056A2">
              <w:rPr>
                <w:rFonts w:cs="Times New Roman"/>
                <w:szCs w:val="24"/>
                <w:lang w:val="en-US"/>
              </w:rPr>
              <w:fldChar w:fldCharType="begin">
                <w:fldData xml:space="preserve">PEVuZE5vdGU+PENpdGU+PEF1dGhvcj5MaTwvQXV0aG9yPjxZZWFyPjIwMjE8L1llYXI+PFJlY051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</w:fldData>
              </w:fldChar>
            </w:r>
            <w:r w:rsidRPr="002056A2">
              <w:rPr>
                <w:rFonts w:cs="Times New Roman"/>
                <w:szCs w:val="24"/>
                <w:lang w:val="en-US"/>
              </w:rPr>
              <w:instrText xml:space="preserve"> ADDIN EN.CITE </w:instrText>
            </w:r>
            <w:r w:rsidRPr="002056A2">
              <w:rPr>
                <w:rFonts w:cs="Times New Roman"/>
                <w:szCs w:val="24"/>
                <w:lang w:val="en-US"/>
              </w:rPr>
              <w:fldChar w:fldCharType="begin">
                <w:fldData xml:space="preserve">PEVuZE5vdGU+PENpdGU+PEF1dGhvcj5MaTwvQXV0aG9yPjxZZWFyPjIwMjE8L1llYXI+PFJlY051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</w:fldData>
              </w:fldChar>
            </w:r>
            <w:r w:rsidRPr="002056A2">
              <w:rPr>
                <w:rFonts w:cs="Times New Roman"/>
                <w:szCs w:val="24"/>
                <w:lang w:val="en-US"/>
              </w:rPr>
              <w:instrText xml:space="preserve"> ADDIN EN.CITE.DATA </w:instrText>
            </w:r>
            <w:r w:rsidRPr="002056A2">
              <w:rPr>
                <w:rFonts w:cs="Times New Roman"/>
                <w:szCs w:val="24"/>
                <w:lang w:val="en-US"/>
              </w:rPr>
            </w:r>
            <w:r w:rsidRPr="002056A2">
              <w:rPr>
                <w:rFonts w:cs="Times New Roman"/>
                <w:szCs w:val="24"/>
                <w:lang w:val="en-US"/>
              </w:rPr>
              <w:fldChar w:fldCharType="end"/>
            </w:r>
            <w:r w:rsidRPr="002056A2">
              <w:rPr>
                <w:rFonts w:cs="Times New Roman"/>
                <w:szCs w:val="24"/>
                <w:lang w:val="en-US"/>
              </w:rPr>
            </w:r>
            <w:r w:rsidRPr="002056A2">
              <w:rPr>
                <w:rFonts w:cs="Times New Roman"/>
                <w:szCs w:val="24"/>
                <w:lang w:val="en-US"/>
              </w:rPr>
              <w:fldChar w:fldCharType="separate"/>
            </w:r>
            <w:r w:rsidRPr="002056A2">
              <w:rPr>
                <w:rFonts w:cs="Times New Roman"/>
                <w:noProof/>
                <w:szCs w:val="24"/>
                <w:vertAlign w:val="superscript"/>
                <w:lang w:val="en-US"/>
              </w:rPr>
              <w:t>2</w:t>
            </w:r>
            <w:r w:rsidRPr="002056A2">
              <w:rPr>
                <w:rFonts w:cs="Times New Roman"/>
                <w:szCs w:val="24"/>
                <w:lang w:val="en-US"/>
              </w:rPr>
              <w:fldChar w:fldCharType="end"/>
            </w: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</w:tr>
      <w:tr w:rsidR="00F16E17" w:rsidRPr="002056A2" w:rsidTr="00F16E17">
        <w:trPr>
          <w:trHeight w:val="338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szCs w:val="24"/>
                <w:lang w:val="nl-NL"/>
              </w:rPr>
              <w:t xml:space="preserve">Liu, 2019 </w:t>
            </w:r>
            <w:r w:rsidRPr="002056A2">
              <w:rPr>
                <w:rFonts w:cs="Times New Roman"/>
                <w:szCs w:val="24"/>
                <w:lang w:val="nl-NL"/>
              </w:rPr>
              <w:fldChar w:fldCharType="begin">
                <w:fldData xml:space="preserve">PEVuZE5vdGU+PENpdGU+PEF1dGhvcj5MaXU8L0F1dGhvcj48WWVhcj4yMDE5PC9ZZWFyPjxSZWNO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</w:fldData>
              </w:fldChar>
            </w:r>
            <w:r w:rsidRPr="002056A2">
              <w:rPr>
                <w:rFonts w:cs="Times New Roman"/>
                <w:szCs w:val="24"/>
                <w:lang w:val="nl-NL"/>
              </w:rPr>
              <w:instrText xml:space="preserve"> ADDIN EN.CITE </w:instrText>
            </w:r>
            <w:r w:rsidRPr="002056A2">
              <w:rPr>
                <w:rFonts w:cs="Times New Roman"/>
                <w:szCs w:val="24"/>
                <w:lang w:val="nl-NL"/>
              </w:rPr>
              <w:fldChar w:fldCharType="begin">
                <w:fldData xml:space="preserve">PEVuZE5vdGU+PENpdGU+PEF1dGhvcj5MaXU8L0F1dGhvcj48WWVhcj4yMDE5PC9ZZWFyPjxSZWNO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</w:fldData>
              </w:fldChar>
            </w:r>
            <w:r w:rsidRPr="002056A2">
              <w:rPr>
                <w:rFonts w:cs="Times New Roman"/>
                <w:szCs w:val="24"/>
                <w:lang w:val="nl-NL"/>
              </w:rPr>
              <w:instrText xml:space="preserve"> ADDIN EN.CITE.DATA </w:instrText>
            </w:r>
            <w:r w:rsidRPr="002056A2">
              <w:rPr>
                <w:rFonts w:cs="Times New Roman"/>
                <w:szCs w:val="24"/>
                <w:lang w:val="nl-NL"/>
              </w:rPr>
            </w:r>
            <w:r w:rsidRPr="002056A2">
              <w:rPr>
                <w:rFonts w:cs="Times New Roman"/>
                <w:szCs w:val="24"/>
                <w:lang w:val="nl-NL"/>
              </w:rPr>
              <w:fldChar w:fldCharType="end"/>
            </w:r>
            <w:r w:rsidRPr="002056A2">
              <w:rPr>
                <w:rFonts w:cs="Times New Roman"/>
                <w:szCs w:val="24"/>
                <w:lang w:val="nl-NL"/>
              </w:rPr>
            </w:r>
            <w:r w:rsidRPr="002056A2">
              <w:rPr>
                <w:rFonts w:cs="Times New Roman"/>
                <w:szCs w:val="24"/>
                <w:lang w:val="nl-NL"/>
              </w:rPr>
              <w:fldChar w:fldCharType="separate"/>
            </w:r>
            <w:r w:rsidRPr="002056A2">
              <w:rPr>
                <w:rFonts w:cs="Times New Roman"/>
                <w:noProof/>
                <w:szCs w:val="24"/>
                <w:vertAlign w:val="superscript"/>
                <w:lang w:val="nl-NL"/>
              </w:rPr>
              <w:t>13</w:t>
            </w:r>
            <w:r w:rsidRPr="002056A2">
              <w:rPr>
                <w:rFonts w:cs="Times New Roman"/>
                <w:szCs w:val="24"/>
                <w:lang w:val="nl-NL"/>
              </w:rPr>
              <w:fldChar w:fldCharType="end"/>
            </w: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high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</w:tr>
      <w:tr w:rsidR="00F16E17" w:rsidRPr="002056A2" w:rsidTr="00F16E17">
        <w:trPr>
          <w:trHeight w:val="327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szCs w:val="24"/>
                <w:lang w:val="nl-NL"/>
              </w:rPr>
              <w:t xml:space="preserve">Luo, 2018 </w:t>
            </w:r>
            <w:r w:rsidRPr="002056A2">
              <w:rPr>
                <w:rFonts w:cs="Times New Roman"/>
                <w:szCs w:val="24"/>
                <w:lang w:val="nl-NL"/>
              </w:rPr>
              <w:fldChar w:fldCharType="begin"/>
            </w:r>
            <w:r w:rsidRPr="002056A2">
              <w:rPr>
                <w:rFonts w:cs="Times New Roman"/>
                <w:szCs w:val="24"/>
                <w:lang w:val="nl-NL"/>
              </w:rPr>
              <w:instrText xml:space="preserve"> ADDIN EN.CITE &lt;EndNote&gt;&lt;Cite&gt;&lt;Author&gt;Luo&lt;/Author&gt;&lt;Year&gt;2018&lt;/Year&gt;&lt;RecNum&gt;6047&lt;/RecNum&gt;&lt;DisplayText&gt;&lt;style face="superscript"&gt;14&lt;/style&gt;&lt;/DisplayText&gt;&lt;record&gt;&lt;rec-number&gt;6047&lt;/rec-number&gt;&lt;foreign-keys&gt;&lt;key app="EN" db-id="0rx25e90wtr55we0zflp2pvtvfff92vvzwsf" timestamp="1696651124"&gt;6047&lt;/key&gt;&lt;/foreign-keys&gt;&lt;ref-type name="Journal Article"&gt;17&lt;/ref-type&gt;&lt;contributors&gt;&lt;authors&gt;&lt;author&gt;Luo, C. L.&lt;/author&gt;&lt;author&gt;Xu, Z. G.&lt;/author&gt;&lt;author&gt;Chen, H.&lt;/author&gt;&lt;author&gt;Ji, J.&lt;/author&gt;&lt;author&gt;Wang, Y. H.&lt;/author&gt;&lt;author&gt;Hu, W.&lt;/author&gt;&lt;author&gt;Wang, K.&lt;/author&gt;&lt;author&gt;Zhang, W. W.&lt;/author&gt;&lt;author&gt;Yuan, C. H.&lt;/author&gt;&lt;author&gt;Wang, F. B.&lt;/author&gt;&lt;/authors&gt;&lt;/contributors&gt;&lt;auth-address&gt;Department of Laboratory Medicine, Zhongnan Hospital of Wuhan University, Wuhan, China.&amp;#xD;Department of Pathology, Zhongnan Hospital of Wuhan University, Wuhan, China.&amp;#xD;Department of Laboratory Medicine, Hubei Cancer Hospital, Wuhan, China.&amp;#xD;Department of Laboratory Medicine, Wuhan Children&amp;apos;s Hospital, Huazhong University of Science and Technology, Wuhan, China.&lt;/auth-address&gt;&lt;titles&gt;&lt;title&gt;LncRNAs and EGFRvIII sequestered in TEPs enable blood-based NSCLC diagnosis&lt;/title&gt;&lt;secondary-title&gt;Cancer Manag Res&lt;/secondary-title&gt;&lt;/titles&gt;&lt;periodical&gt;&lt;full-title&gt;Cancer Manag Res&lt;/full-title&gt;&lt;/periodical&gt;&lt;pages&gt;1449-1459&lt;/pages&gt;&lt;volume&gt;10&lt;/volume&gt;&lt;keywords&gt;&lt;keyword&gt;EGFR mutations&lt;/keyword&gt;&lt;keyword&gt;Nsclc&lt;/keyword&gt;&lt;keyword&gt;lncRNA-MAGI2-AS3&lt;/keyword&gt;&lt;keyword&gt;lncRNA-ZFAS1&lt;/keyword&gt;&lt;keyword&gt;tumor-educated platelets&lt;/keyword&gt;&lt;/keywords&gt;&lt;dates&gt;&lt;year&gt;2018&lt;/year&gt;&lt;/dates&gt;&lt;isbn&gt;1179-1322 (Print)&amp;#xD;1179-1322 (Electronic)&amp;#xD;1179-1322 (Linking)&lt;/isbn&gt;&lt;accession-num&gt;29922089&lt;/accession-num&gt;&lt;work-type&gt;Article&lt;/work-type&gt;&lt;urls&gt;&lt;related-urls&gt;&lt;url&gt;https://www.ncbi.nlm.nih.gov/pubmed/29922089&lt;/url&gt;&lt;url&gt;https://www.dovepress.com/getfile.php?fileID=42531&lt;/url&gt;&lt;/related-urls&gt;&lt;/urls&gt;&lt;custom2&gt;PMC5997181&lt;/custom2&gt;&lt;electronic-resource-num&gt;10.2147/CMAR.S164227&lt;/electronic-resource-num&gt;&lt;remote-database-name&gt;Scopus&lt;/remote-database-name&gt;&lt;/record&gt;&lt;/Cite&gt;&lt;/EndNote&gt;</w:instrText>
            </w:r>
            <w:r w:rsidRPr="002056A2">
              <w:rPr>
                <w:rFonts w:cs="Times New Roman"/>
                <w:szCs w:val="24"/>
                <w:lang w:val="nl-NL"/>
              </w:rPr>
              <w:fldChar w:fldCharType="separate"/>
            </w:r>
            <w:r w:rsidRPr="002056A2">
              <w:rPr>
                <w:rFonts w:cs="Times New Roman"/>
                <w:noProof/>
                <w:szCs w:val="24"/>
                <w:vertAlign w:val="superscript"/>
                <w:lang w:val="nl-NL"/>
              </w:rPr>
              <w:t>14</w:t>
            </w:r>
            <w:r w:rsidRPr="002056A2">
              <w:rPr>
                <w:rFonts w:cs="Times New Roman"/>
                <w:szCs w:val="24"/>
                <w:lang w:val="nl-NL"/>
              </w:rPr>
              <w:fldChar w:fldCharType="end"/>
            </w: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</w:tr>
      <w:tr w:rsidR="00F16E17" w:rsidRPr="002056A2" w:rsidTr="00F16E17">
        <w:trPr>
          <w:trHeight w:val="338"/>
          <w:jc w:val="center"/>
        </w:trPr>
        <w:tc>
          <w:tcPr>
            <w:tcW w:w="1794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szCs w:val="24"/>
                <w:lang w:val="nl-NL"/>
              </w:rPr>
              <w:t>Xing, 2019</w:t>
            </w:r>
            <w:r w:rsidRPr="002056A2">
              <w:rPr>
                <w:rFonts w:cs="Times New Roman"/>
                <w:szCs w:val="24"/>
                <w:lang w:val="nl-NL"/>
              </w:rPr>
              <w:fldChar w:fldCharType="begin">
                <w:fldData xml:space="preserve">PEVuZE5vdGU+PENpdGU+PEF1dGhvcj5YaW5nPC9BdXRob3I+PFllYXI+MjAxOTwvWWVhcj48UmVj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</w:fldData>
              </w:fldChar>
            </w:r>
            <w:r w:rsidRPr="002056A2">
              <w:rPr>
                <w:rFonts w:cs="Times New Roman"/>
                <w:szCs w:val="24"/>
                <w:lang w:val="nl-NL"/>
              </w:rPr>
              <w:instrText xml:space="preserve"> ADDIN EN.CITE </w:instrText>
            </w:r>
            <w:r w:rsidRPr="002056A2">
              <w:rPr>
                <w:rFonts w:cs="Times New Roman"/>
                <w:szCs w:val="24"/>
                <w:lang w:val="nl-NL"/>
              </w:rPr>
              <w:fldChar w:fldCharType="begin">
                <w:fldData xml:space="preserve">PEVuZE5vdGU+PENpdGU+PEF1dGhvcj5YaW5nPC9BdXRob3I+PFllYXI+MjAxOTwvWWVhcj48UmVj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</w:fldData>
              </w:fldChar>
            </w:r>
            <w:r w:rsidRPr="002056A2">
              <w:rPr>
                <w:rFonts w:cs="Times New Roman"/>
                <w:szCs w:val="24"/>
                <w:lang w:val="nl-NL"/>
              </w:rPr>
              <w:instrText xml:space="preserve"> ADDIN EN.CITE.DATA </w:instrText>
            </w:r>
            <w:r w:rsidRPr="002056A2">
              <w:rPr>
                <w:rFonts w:cs="Times New Roman"/>
                <w:szCs w:val="24"/>
                <w:lang w:val="nl-NL"/>
              </w:rPr>
            </w:r>
            <w:r w:rsidRPr="002056A2">
              <w:rPr>
                <w:rFonts w:cs="Times New Roman"/>
                <w:szCs w:val="24"/>
                <w:lang w:val="nl-NL"/>
              </w:rPr>
              <w:fldChar w:fldCharType="end"/>
            </w:r>
            <w:r w:rsidRPr="002056A2">
              <w:rPr>
                <w:rFonts w:cs="Times New Roman"/>
                <w:szCs w:val="24"/>
                <w:lang w:val="nl-NL"/>
              </w:rPr>
            </w:r>
            <w:r w:rsidRPr="002056A2">
              <w:rPr>
                <w:rFonts w:cs="Times New Roman"/>
                <w:szCs w:val="24"/>
                <w:lang w:val="nl-NL"/>
              </w:rPr>
              <w:fldChar w:fldCharType="separate"/>
            </w:r>
            <w:r w:rsidRPr="002056A2">
              <w:rPr>
                <w:rFonts w:cs="Times New Roman"/>
                <w:noProof/>
                <w:szCs w:val="24"/>
                <w:vertAlign w:val="superscript"/>
                <w:lang w:val="nl-NL"/>
              </w:rPr>
              <w:t>15</w:t>
            </w:r>
            <w:r w:rsidRPr="002056A2">
              <w:rPr>
                <w:rFonts w:cs="Times New Roman"/>
                <w:szCs w:val="24"/>
                <w:lang w:val="nl-NL"/>
              </w:rPr>
              <w:fldChar w:fldCharType="end"/>
            </w:r>
          </w:p>
        </w:tc>
        <w:tc>
          <w:tcPr>
            <w:tcW w:w="130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>Low</w:t>
            </w:r>
          </w:p>
        </w:tc>
        <w:tc>
          <w:tcPr>
            <w:tcW w:w="1065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10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Unclear </w:t>
            </w:r>
          </w:p>
        </w:tc>
        <w:tc>
          <w:tcPr>
            <w:tcW w:w="1113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High </w:t>
            </w:r>
          </w:p>
        </w:tc>
        <w:tc>
          <w:tcPr>
            <w:tcW w:w="1522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141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  <w:tc>
          <w:tcPr>
            <w:tcW w:w="1627" w:type="dxa"/>
          </w:tcPr>
          <w:p w:rsidR="00F16E17" w:rsidRPr="002056A2" w:rsidRDefault="00F16E17" w:rsidP="00051E0B">
            <w:pPr>
              <w:spacing w:line="360" w:lineRule="auto"/>
              <w:rPr>
                <w:rFonts w:cs="Times New Roman"/>
                <w:color w:val="323232"/>
                <w:szCs w:val="24"/>
                <w:shd w:val="clear" w:color="auto" w:fill="FFFFFF"/>
              </w:rPr>
            </w:pPr>
            <w:r w:rsidRPr="002056A2">
              <w:rPr>
                <w:rFonts w:cs="Times New Roman"/>
                <w:color w:val="323232"/>
                <w:szCs w:val="24"/>
              </w:rPr>
              <w:t xml:space="preserve">Low </w:t>
            </w:r>
          </w:p>
        </w:tc>
      </w:tr>
    </w:tbl>
    <w:p w:rsidR="00F16E17" w:rsidRDefault="00F16E17" w:rsidP="00F16E17">
      <w:pPr>
        <w:pStyle w:val="Caption"/>
      </w:pPr>
      <w:r>
        <w:lastRenderedPageBreak/>
        <w:t xml:space="preserve"> Figure A): Risk of bias assessment:</w:t>
      </w:r>
    </w:p>
    <w:p w:rsidR="00F16E17" w:rsidRPr="00F16E17" w:rsidRDefault="00F16E17" w:rsidP="00F16E17"/>
    <w:p w:rsidR="00F16E17" w:rsidRDefault="00F16E17" w:rsidP="00F16E17"/>
    <w:p w:rsidR="00F16E17" w:rsidRPr="00CD1B83" w:rsidRDefault="00F16E17" w:rsidP="00F16E17">
      <w:r>
        <w:rPr>
          <w:noProof/>
          <w:lang w:val="en-US"/>
        </w:rPr>
        <w:drawing>
          <wp:inline distT="0" distB="0" distL="0" distR="0" wp14:anchorId="3BD01509" wp14:editId="38C3C08E">
            <wp:extent cx="6693535" cy="4064000"/>
            <wp:effectExtent l="0" t="0" r="0" b="0"/>
            <wp:docPr id="122898231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8D205086-D07D-4F62-964C-87B15FDBEED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</w:p>
    <w:p w:rsidR="00F16E17" w:rsidRDefault="00F16E17" w:rsidP="00F16E17"/>
    <w:p w:rsidR="00F16E17" w:rsidRDefault="00F16E17" w:rsidP="00F16E17"/>
    <w:p w:rsidR="00F16E17" w:rsidRDefault="00F16E17" w:rsidP="00F16E17">
      <w:pPr>
        <w:spacing w:after="160" w:line="259" w:lineRule="auto"/>
        <w:jc w:val="left"/>
        <w:rPr>
          <w:b/>
        </w:rPr>
      </w:pPr>
      <w:r w:rsidRPr="00CD1B83">
        <w:rPr>
          <w:b/>
        </w:rPr>
        <w:lastRenderedPageBreak/>
        <w:t>Figure</w:t>
      </w:r>
      <w:r>
        <w:rPr>
          <w:b/>
        </w:rPr>
        <w:t xml:space="preserve"> B: </w:t>
      </w:r>
      <w:r w:rsidRPr="00CD1B83">
        <w:rPr>
          <w:b/>
        </w:rPr>
        <w:t>Concerns regarding applicability</w:t>
      </w:r>
    </w:p>
    <w:p w:rsidR="00F16E17" w:rsidRDefault="00F16E17" w:rsidP="00F16E17">
      <w:pPr>
        <w:spacing w:after="160" w:line="259" w:lineRule="auto"/>
        <w:jc w:val="left"/>
      </w:pPr>
      <w:bookmarkStart w:id="1" w:name="_GoBack"/>
      <w:bookmarkEnd w:id="1"/>
      <w:r>
        <w:rPr>
          <w:noProof/>
          <w:lang w:val="en-US"/>
        </w:rPr>
        <w:drawing>
          <wp:inline distT="0" distB="0" distL="0" distR="0" wp14:anchorId="48BEC999" wp14:editId="5A48CD65">
            <wp:extent cx="6802582" cy="4010891"/>
            <wp:effectExtent l="0" t="0" r="0" b="0"/>
            <wp:docPr id="124177696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19B8BB6-1D06-4B92-B9F9-71EC51192AC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>
      <w:pPr>
        <w:pStyle w:val="Caption"/>
        <w:rPr>
          <w:rFonts w:eastAsiaTheme="minorHAnsi" w:cstheme="minorBidi"/>
          <w:b w:val="0"/>
          <w:iCs w:val="0"/>
          <w:szCs w:val="22"/>
        </w:rPr>
      </w:pPr>
    </w:p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>
      <w:pPr>
        <w:pStyle w:val="Caption"/>
        <w:rPr>
          <w:rFonts w:eastAsiaTheme="minorHAnsi" w:cstheme="minorBidi"/>
          <w:b w:val="0"/>
          <w:iCs w:val="0"/>
          <w:szCs w:val="22"/>
        </w:rPr>
      </w:pPr>
    </w:p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Default="00F16E17" w:rsidP="00F16E17"/>
    <w:p w:rsidR="00F16E17" w:rsidRPr="00F16E17" w:rsidRDefault="00F16E17" w:rsidP="00F16E17"/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  <w:r>
        <w:t>Figure C: TEP mRNA AUC for Lung Cancer Diagnosis</w:t>
      </w:r>
    </w:p>
    <w:p w:rsidR="00F16E17" w:rsidRDefault="00F16E17" w:rsidP="00F16E17"/>
    <w:p w:rsidR="00F16E17" w:rsidRDefault="00F16E17" w:rsidP="00F16E17"/>
    <w:p w:rsidR="00F16E17" w:rsidRDefault="00F16E17" w:rsidP="00F16E17">
      <w:pPr>
        <w:spacing w:after="160" w:line="259" w:lineRule="auto"/>
        <w:jc w:val="left"/>
        <w:rPr>
          <w:b/>
        </w:rPr>
      </w:pPr>
      <w:r>
        <w:rPr>
          <w:noProof/>
          <w:lang w:val="en-US"/>
        </w:rPr>
        <w:drawing>
          <wp:inline distT="0" distB="0" distL="0" distR="0" wp14:anchorId="35FC7B3A" wp14:editId="32102A40">
            <wp:extent cx="6085205" cy="3446780"/>
            <wp:effectExtent l="0" t="0" r="10795" b="1270"/>
            <wp:docPr id="185724487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10674E7C-F2CB-C775-97FE-7AEDC694F11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  <w:r w:rsidRPr="00CD1B83">
        <w:rPr>
          <w:b/>
        </w:rPr>
        <w:lastRenderedPageBreak/>
        <w:t xml:space="preserve">Figure </w:t>
      </w:r>
      <w:r>
        <w:rPr>
          <w:b/>
        </w:rPr>
        <w:t>D:</w:t>
      </w:r>
      <w:r w:rsidRPr="00CD1B83">
        <w:rPr>
          <w:b/>
        </w:rPr>
        <w:t xml:space="preserve"> TEP </w:t>
      </w:r>
      <w:r>
        <w:rPr>
          <w:b/>
        </w:rPr>
        <w:t xml:space="preserve">mRNA </w:t>
      </w:r>
      <w:r w:rsidRPr="00CD1B83">
        <w:rPr>
          <w:b/>
        </w:rPr>
        <w:t xml:space="preserve">Sensitivity / Specificity for Lung Cancer Diagnosis </w:t>
      </w:r>
    </w:p>
    <w:p w:rsidR="00F16E17" w:rsidRPr="00CD1B83" w:rsidRDefault="00F16E17" w:rsidP="00F16E17">
      <w:pPr>
        <w:tabs>
          <w:tab w:val="left" w:pos="2378"/>
        </w:tabs>
        <w:spacing w:after="160" w:line="259" w:lineRule="auto"/>
        <w:jc w:val="left"/>
        <w:rPr>
          <w:b/>
          <w:noProof/>
        </w:rPr>
      </w:pPr>
      <w:r>
        <w:rPr>
          <w:b/>
          <w:noProof/>
        </w:rPr>
        <w:tab/>
      </w:r>
    </w:p>
    <w:p w:rsidR="00F16E17" w:rsidRDefault="00F16E17" w:rsidP="00F16E17">
      <w:r>
        <w:rPr>
          <w:noProof/>
          <w:lang w:val="en-US"/>
        </w:rPr>
        <w:drawing>
          <wp:inline distT="0" distB="0" distL="0" distR="0" wp14:anchorId="3131AC59" wp14:editId="59AD96AA">
            <wp:extent cx="6698673" cy="3567545"/>
            <wp:effectExtent l="0" t="0" r="0" b="0"/>
            <wp:docPr id="213402179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CAF0B38A-470A-FFC5-164E-D3DFB5BADA7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F16E17" w:rsidRDefault="00F16E17" w:rsidP="00F16E17"/>
    <w:p w:rsidR="00F16E17" w:rsidRDefault="00F16E17" w:rsidP="00F16E17">
      <w:pPr>
        <w:spacing w:after="160" w:line="259" w:lineRule="auto"/>
        <w:jc w:val="left"/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pStyle w:val="Caption"/>
        <w:rPr>
          <w:rFonts w:eastAsiaTheme="minorHAnsi" w:cstheme="minorBidi"/>
          <w:iCs w:val="0"/>
          <w:szCs w:val="22"/>
        </w:rPr>
      </w:pPr>
    </w:p>
    <w:p w:rsidR="00F16E17" w:rsidRDefault="00F16E17" w:rsidP="00F16E17">
      <w:pPr>
        <w:pStyle w:val="Caption"/>
        <w:rPr>
          <w:rFonts w:eastAsiaTheme="minorHAnsi" w:cstheme="minorBidi"/>
          <w:iCs w:val="0"/>
          <w:szCs w:val="22"/>
        </w:rPr>
      </w:pPr>
    </w:p>
    <w:p w:rsidR="00F16E17" w:rsidRDefault="00F16E17" w:rsidP="00F16E17">
      <w:pPr>
        <w:pStyle w:val="Caption"/>
        <w:rPr>
          <w:rFonts w:eastAsiaTheme="minorHAnsi" w:cstheme="minorBidi"/>
          <w:iCs w:val="0"/>
          <w:szCs w:val="22"/>
        </w:rPr>
      </w:pPr>
    </w:p>
    <w:p w:rsidR="00F16E17" w:rsidRDefault="00F16E17" w:rsidP="00F16E17">
      <w:pPr>
        <w:pStyle w:val="Caption"/>
        <w:rPr>
          <w:rFonts w:eastAsiaTheme="minorHAnsi" w:cstheme="minorBidi"/>
          <w:iCs w:val="0"/>
          <w:szCs w:val="22"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pStyle w:val="Caption"/>
      </w:pPr>
      <w:r>
        <w:lastRenderedPageBreak/>
        <w:t>Supple Figure E: Role of TEP in Early Lung Cancer Diagnosis</w:t>
      </w:r>
    </w:p>
    <w:p w:rsidR="00F16E17" w:rsidRDefault="00F16E17" w:rsidP="00F16E17">
      <w:pPr>
        <w:spacing w:after="160" w:line="259" w:lineRule="auto"/>
        <w:jc w:val="left"/>
        <w:rPr>
          <w:b/>
        </w:rPr>
      </w:pPr>
    </w:p>
    <w:p w:rsidR="00F16E17" w:rsidRDefault="00F16E17" w:rsidP="00F16E17">
      <w:pPr>
        <w:spacing w:after="160" w:line="259" w:lineRule="auto"/>
        <w:jc w:val="left"/>
        <w:rPr>
          <w:b/>
        </w:rPr>
      </w:pPr>
      <w:r>
        <w:rPr>
          <w:noProof/>
          <w:lang w:val="en-US"/>
        </w:rPr>
        <w:drawing>
          <wp:inline distT="0" distB="0" distL="0" distR="0" wp14:anchorId="7379EAC5" wp14:editId="273080CD">
            <wp:extent cx="5784112" cy="3242930"/>
            <wp:effectExtent l="0" t="0" r="0" b="0"/>
            <wp:docPr id="2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5FA4C8EE-ED6C-406C-5230-3BF5CD7294A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F16E17" w:rsidRDefault="00F16E17" w:rsidP="00F16E17"/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</w:p>
    <w:p w:rsidR="00F16E17" w:rsidRDefault="00F16E17" w:rsidP="00F16E17">
      <w:pPr>
        <w:pStyle w:val="Caption"/>
      </w:pPr>
    </w:p>
    <w:p w:rsidR="00F16E17" w:rsidRDefault="00F16E17" w:rsidP="00F16E17"/>
    <w:p w:rsidR="00F16E17" w:rsidRPr="00256785" w:rsidRDefault="00F16E17" w:rsidP="00F16E17"/>
    <w:p w:rsidR="00986BF4" w:rsidRDefault="00F16E17"/>
    <w:sectPr w:rsidR="00986BF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16E17"/>
    <w:rsid w:val="002B2F66"/>
    <w:rsid w:val="00AF6A6A"/>
    <w:rsid w:val="00F16E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CD42A9"/>
  <w15:chartTrackingRefBased/>
  <w15:docId w15:val="{EB9F0449-40CA-4351-A792-C633AD4249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6E17"/>
    <w:pPr>
      <w:spacing w:after="0" w:line="240" w:lineRule="auto"/>
      <w:jc w:val="both"/>
    </w:pPr>
    <w:rPr>
      <w:rFonts w:ascii="Times New Roman" w:hAnsi="Times New Roman"/>
      <w:sz w:val="24"/>
      <w:lang w:val="en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6E1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16E17"/>
    <w:pPr>
      <w:spacing w:after="0" w:line="240" w:lineRule="auto"/>
    </w:pPr>
    <w:rPr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Heading1"/>
    <w:next w:val="Normal"/>
    <w:uiPriority w:val="35"/>
    <w:unhideWhenUsed/>
    <w:qFormat/>
    <w:rsid w:val="00F16E17"/>
    <w:pPr>
      <w:spacing w:before="0"/>
    </w:pPr>
    <w:rPr>
      <w:rFonts w:ascii="Times New Roman" w:hAnsi="Times New Roman"/>
      <w:b/>
      <w:iCs/>
      <w:color w:val="auto"/>
      <w:sz w:val="24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16E1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5.xml"/><Relationship Id="rId3" Type="http://schemas.openxmlformats.org/officeDocument/2006/relationships/webSettings" Target="webSettings.xml"/><Relationship Id="rId7" Type="http://schemas.openxmlformats.org/officeDocument/2006/relationships/chart" Target="charts/chart4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hart" Target="charts/chart3.xml"/><Relationship Id="rId5" Type="http://schemas.openxmlformats.org/officeDocument/2006/relationships/chart" Target="charts/chart2.xml"/><Relationship Id="rId10" Type="http://schemas.openxmlformats.org/officeDocument/2006/relationships/theme" Target="theme/theme1.xml"/><Relationship Id="rId4" Type="http://schemas.openxmlformats.org/officeDocument/2006/relationships/chart" Target="charts/chart1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amolmittal\Documents\tumor%20educated%20platelets\Quadas%202%20TEP.xlsx" TargetMode="Externa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\\Users\amolmittal\Documents\tumor%20educated%20platelets\Quadas%202%20TEP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amolmittal\Documents\tumor%20educated%20platelets\TEP%20data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amolmittal\Documents\tumor%20educated%20platelets\TEP%20data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amolmittal\Documents\tumor%20educated%20platelets\TEP%20data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35267169728783943"/>
          <c:y val="0.11006719960407133"/>
          <c:w val="0.59683552055993006"/>
          <c:h val="0.7933049066541108"/>
        </c:manualLayout>
      </c:layout>
      <c:barChart>
        <c:barDir val="bar"/>
        <c:grouping val="percentStacked"/>
        <c:varyColors val="0"/>
        <c:ser>
          <c:idx val="0"/>
          <c:order val="0"/>
          <c:tx>
            <c:strRef>
              <c:f>Graph!$B$5</c:f>
              <c:strCache>
                <c:ptCount val="1"/>
                <c:pt idx="0">
                  <c:v>Low</c:v>
                </c:pt>
              </c:strCache>
            </c:strRef>
          </c:tx>
          <c:spPr>
            <a:solidFill>
              <a:srgbClr val="00C000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Graph!$C$4:$F$4</c:f>
              <c:strCache>
                <c:ptCount val="4"/>
                <c:pt idx="0">
                  <c:v>PATIENT SELECTION </c:v>
                </c:pt>
                <c:pt idx="1">
                  <c:v>INDEX TEST  </c:v>
                </c:pt>
                <c:pt idx="2">
                  <c:v>REFERENCE STANDARD</c:v>
                </c:pt>
                <c:pt idx="3">
                  <c:v>FLOW AND TIMING</c:v>
                </c:pt>
              </c:strCache>
            </c:strRef>
          </c:cat>
          <c:val>
            <c:numRef>
              <c:f>Graph!$C$5:$F$5</c:f>
              <c:numCache>
                <c:formatCode>General</c:formatCode>
                <c:ptCount val="4"/>
                <c:pt idx="0">
                  <c:v>7</c:v>
                </c:pt>
                <c:pt idx="1">
                  <c:v>7</c:v>
                </c:pt>
                <c:pt idx="2">
                  <c:v>3</c:v>
                </c:pt>
                <c:pt idx="3">
                  <c:v>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D74-4A05-82DE-F81756F038F0}"/>
            </c:ext>
          </c:extLst>
        </c:ser>
        <c:ser>
          <c:idx val="2"/>
          <c:order val="1"/>
          <c:tx>
            <c:strRef>
              <c:f>Graph!$B$7</c:f>
              <c:strCache>
                <c:ptCount val="1"/>
                <c:pt idx="0">
                  <c:v>Unclear</c:v>
                </c:pt>
              </c:strCache>
            </c:strRef>
          </c:tx>
          <c:spPr>
            <a:solidFill>
              <a:srgbClr val="E0E000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Graph!$C$4:$F$4</c:f>
              <c:strCache>
                <c:ptCount val="4"/>
                <c:pt idx="0">
                  <c:v>PATIENT SELECTION </c:v>
                </c:pt>
                <c:pt idx="1">
                  <c:v>INDEX TEST  </c:v>
                </c:pt>
                <c:pt idx="2">
                  <c:v>REFERENCE STANDARD</c:v>
                </c:pt>
                <c:pt idx="3">
                  <c:v>FLOW AND TIMING</c:v>
                </c:pt>
              </c:strCache>
            </c:strRef>
          </c:cat>
          <c:val>
            <c:numRef>
              <c:f>Graph!$C$7:$F$7</c:f>
              <c:numCache>
                <c:formatCode>General</c:formatCode>
                <c:ptCount val="4"/>
                <c:pt idx="0">
                  <c:v>0</c:v>
                </c:pt>
                <c:pt idx="1">
                  <c:v>0</c:v>
                </c:pt>
                <c:pt idx="2">
                  <c:v>3</c:v>
                </c:pt>
                <c:pt idx="3">
                  <c:v>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D74-4A05-82DE-F81756F038F0}"/>
            </c:ext>
          </c:extLst>
        </c:ser>
        <c:ser>
          <c:idx val="1"/>
          <c:order val="2"/>
          <c:tx>
            <c:strRef>
              <c:f>Graph!$B$6</c:f>
              <c:strCache>
                <c:ptCount val="1"/>
                <c:pt idx="0">
                  <c:v>High</c:v>
                </c:pt>
              </c:strCache>
            </c:strRef>
          </c:tx>
          <c:spPr>
            <a:solidFill>
              <a:srgbClr val="C00000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Graph!$C$4:$F$4</c:f>
              <c:strCache>
                <c:ptCount val="4"/>
                <c:pt idx="0">
                  <c:v>PATIENT SELECTION </c:v>
                </c:pt>
                <c:pt idx="1">
                  <c:v>INDEX TEST  </c:v>
                </c:pt>
                <c:pt idx="2">
                  <c:v>REFERENCE STANDARD</c:v>
                </c:pt>
                <c:pt idx="3">
                  <c:v>FLOW AND TIMING</c:v>
                </c:pt>
              </c:strCache>
            </c:strRef>
          </c:cat>
          <c:val>
            <c:numRef>
              <c:f>Graph!$C$6:$F$6</c:f>
              <c:numCache>
                <c:formatCode>General</c:formatCode>
                <c:ptCount val="4"/>
                <c:pt idx="0">
                  <c:v>0</c:v>
                </c:pt>
                <c:pt idx="1">
                  <c:v>0</c:v>
                </c:pt>
                <c:pt idx="2">
                  <c:v>1</c:v>
                </c:pt>
                <c:pt idx="3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D74-4A05-82DE-F81756F038F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86813312"/>
        <c:axId val="86815488"/>
      </c:barChart>
      <c:catAx>
        <c:axId val="86813312"/>
        <c:scaling>
          <c:orientation val="maxMin"/>
        </c:scaling>
        <c:delete val="0"/>
        <c:axPos val="l"/>
        <c:majorGridlines/>
        <c:title>
          <c:tx>
            <c:strRef>
              <c:f>Graph!$B$2</c:f>
              <c:strCache>
                <c:ptCount val="1"/>
                <c:pt idx="0">
                  <c:v>QUADAS-2 [Risk Of Bias]</c:v>
                </c:pt>
              </c:strCache>
            </c:strRef>
          </c:tx>
          <c:overlay val="0"/>
          <c:txPr>
            <a:bodyPr rot="-5400000" vert="horz"/>
            <a:lstStyle/>
            <a:p>
              <a:pPr>
                <a:defRPr sz="1100"/>
              </a:pPr>
              <a:endParaRPr lang="en-US"/>
            </a:p>
          </c:txPr>
        </c:title>
        <c:numFmt formatCode="General" sourceLinked="0"/>
        <c:majorTickMark val="out"/>
        <c:minorTickMark val="none"/>
        <c:tickLblPos val="nextTo"/>
        <c:crossAx val="86815488"/>
        <c:crosses val="autoZero"/>
        <c:auto val="1"/>
        <c:lblAlgn val="ctr"/>
        <c:lblOffset val="10"/>
        <c:noMultiLvlLbl val="0"/>
      </c:catAx>
      <c:valAx>
        <c:axId val="8681548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RISK of BIAS</a:t>
                </a:r>
              </a:p>
            </c:rich>
          </c:tx>
          <c:layout>
            <c:manualLayout>
              <c:xMode val="edge"/>
              <c:yMode val="edge"/>
              <c:x val="0.35236264514866211"/>
              <c:y val="3.7785501274665585E-3"/>
            </c:manualLayout>
          </c:layout>
          <c:overlay val="0"/>
        </c:title>
        <c:numFmt formatCode="0%" sourceLinked="1"/>
        <c:majorTickMark val="out"/>
        <c:minorTickMark val="out"/>
        <c:tickLblPos val="nextTo"/>
        <c:crossAx val="86813312"/>
        <c:crosses val="max"/>
        <c:crossBetween val="between"/>
        <c:majorUnit val="0.2"/>
        <c:minorUnit val="0.2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3.6005030621172399E-2"/>
          <c:y val="0.11729413876138092"/>
          <c:w val="0.59683552055993006"/>
          <c:h val="0.78617715179784897"/>
        </c:manualLayout>
      </c:layout>
      <c:barChart>
        <c:barDir val="bar"/>
        <c:grouping val="percentStacked"/>
        <c:varyColors val="0"/>
        <c:ser>
          <c:idx val="0"/>
          <c:order val="0"/>
          <c:tx>
            <c:strRef>
              <c:f>Graph!$B$5</c:f>
              <c:strCache>
                <c:ptCount val="1"/>
                <c:pt idx="0">
                  <c:v>Low</c:v>
                </c:pt>
              </c:strCache>
            </c:strRef>
          </c:tx>
          <c:spPr>
            <a:solidFill>
              <a:srgbClr val="00C000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Graph!$G$4:$I$4</c:f>
              <c:strCache>
                <c:ptCount val="3"/>
                <c:pt idx="0">
                  <c:v>PATIENT SELECTION </c:v>
                </c:pt>
                <c:pt idx="1">
                  <c:v>INDEX TEST  </c:v>
                </c:pt>
                <c:pt idx="2">
                  <c:v>REFERENCE STANDARD</c:v>
                </c:pt>
              </c:strCache>
            </c:strRef>
          </c:cat>
          <c:val>
            <c:numRef>
              <c:f>Graph!$G$5:$J$5</c:f>
              <c:numCache>
                <c:formatCode>General</c:formatCode>
                <c:ptCount val="4"/>
                <c:pt idx="0">
                  <c:v>7</c:v>
                </c:pt>
                <c:pt idx="1">
                  <c:v>5</c:v>
                </c:pt>
                <c:pt idx="2">
                  <c:v>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CC6-43D3-A5F9-A1529767423C}"/>
            </c:ext>
          </c:extLst>
        </c:ser>
        <c:ser>
          <c:idx val="2"/>
          <c:order val="1"/>
          <c:tx>
            <c:strRef>
              <c:f>Graph!$B$7</c:f>
              <c:strCache>
                <c:ptCount val="1"/>
                <c:pt idx="0">
                  <c:v>Unclear</c:v>
                </c:pt>
              </c:strCache>
            </c:strRef>
          </c:tx>
          <c:spPr>
            <a:solidFill>
              <a:srgbClr val="E0E000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Graph!$G$4:$I$4</c:f>
              <c:strCache>
                <c:ptCount val="3"/>
                <c:pt idx="0">
                  <c:v>PATIENT SELECTION </c:v>
                </c:pt>
                <c:pt idx="1">
                  <c:v>INDEX TEST  </c:v>
                </c:pt>
                <c:pt idx="2">
                  <c:v>REFERENCE STANDARD</c:v>
                </c:pt>
              </c:strCache>
            </c:strRef>
          </c:cat>
          <c:val>
            <c:numRef>
              <c:f>Graph!$G$7:$I$7</c:f>
              <c:numCache>
                <c:formatCode>General</c:formatCode>
                <c:ptCount val="3"/>
                <c:pt idx="0">
                  <c:v>0</c:v>
                </c:pt>
                <c:pt idx="1">
                  <c:v>2</c:v>
                </c:pt>
                <c:pt idx="2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CC6-43D3-A5F9-A1529767423C}"/>
            </c:ext>
          </c:extLst>
        </c:ser>
        <c:ser>
          <c:idx val="1"/>
          <c:order val="2"/>
          <c:tx>
            <c:strRef>
              <c:f>Graph!$B$6</c:f>
              <c:strCache>
                <c:ptCount val="1"/>
                <c:pt idx="0">
                  <c:v>High</c:v>
                </c:pt>
              </c:strCache>
            </c:strRef>
          </c:tx>
          <c:spPr>
            <a:solidFill>
              <a:srgbClr val="C00000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Graph!$G$4:$I$4</c:f>
              <c:strCache>
                <c:ptCount val="3"/>
                <c:pt idx="0">
                  <c:v>PATIENT SELECTION </c:v>
                </c:pt>
                <c:pt idx="1">
                  <c:v>INDEX TEST  </c:v>
                </c:pt>
                <c:pt idx="2">
                  <c:v>REFERENCE STANDARD</c:v>
                </c:pt>
              </c:strCache>
            </c:strRef>
          </c:cat>
          <c:val>
            <c:numRef>
              <c:f>Graph!$G$6:$I$6</c:f>
              <c:numCache>
                <c:formatCode>General</c:formatCode>
                <c:ptCount val="3"/>
                <c:pt idx="0">
                  <c:v>0</c:v>
                </c:pt>
                <c:pt idx="1">
                  <c:v>0</c:v>
                </c:pt>
                <c:pt idx="2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CC6-43D3-A5F9-A1529767423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86778240"/>
        <c:axId val="86779776"/>
      </c:barChart>
      <c:catAx>
        <c:axId val="86778240"/>
        <c:scaling>
          <c:orientation val="maxMin"/>
        </c:scaling>
        <c:delete val="0"/>
        <c:axPos val="l"/>
        <c:majorGridlines/>
        <c:numFmt formatCode="General" sourceLinked="0"/>
        <c:majorTickMark val="none"/>
        <c:minorTickMark val="none"/>
        <c:tickLblPos val="none"/>
        <c:crossAx val="86779776"/>
        <c:crosses val="autoZero"/>
        <c:auto val="1"/>
        <c:lblAlgn val="ctr"/>
        <c:lblOffset val="10"/>
        <c:noMultiLvlLbl val="0"/>
      </c:catAx>
      <c:valAx>
        <c:axId val="8677977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 CONCERNS regarding APPLICABILITY</a:t>
                </a:r>
              </a:p>
            </c:rich>
          </c:tx>
          <c:layout>
            <c:manualLayout>
              <c:xMode val="edge"/>
              <c:yMode val="edge"/>
              <c:x val="3.7894839210739086E-2"/>
              <c:y val="3.6972525383820181E-3"/>
            </c:manualLayout>
          </c:layout>
          <c:overlay val="0"/>
        </c:title>
        <c:numFmt formatCode="0%" sourceLinked="1"/>
        <c:majorTickMark val="out"/>
        <c:minorTickMark val="out"/>
        <c:tickLblPos val="nextTo"/>
        <c:crossAx val="86778240"/>
        <c:crosses val="max"/>
        <c:crossBetween val="between"/>
        <c:majorUnit val="0.2"/>
        <c:minorUnit val="0.2"/>
      </c:valAx>
      <c:spPr>
        <a:ln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64504223145384099"/>
          <c:y val="0.74238150410440062"/>
          <c:w val="0.29285979877515367"/>
          <c:h val="9.0299593379843279E-2"/>
        </c:manualLayout>
      </c:layout>
      <c:overlay val="0"/>
    </c:legend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'NSCLC diagnostic'!$E$1:$E$2</c:f>
              <c:strCache>
                <c:ptCount val="2"/>
                <c:pt idx="0">
                  <c:v>AUC</c:v>
                </c:pt>
                <c:pt idx="1">
                  <c:v>N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'NSCLC diagnostic'!$D$3:$D$29</c:f>
              <c:strCache>
                <c:ptCount val="27"/>
                <c:pt idx="0">
                  <c:v>U1</c:v>
                </c:pt>
                <c:pt idx="1">
                  <c:v>U2</c:v>
                </c:pt>
                <c:pt idx="2">
                  <c:v>U5</c:v>
                </c:pt>
                <c:pt idx="3">
                  <c:v>U1, U2, U5</c:v>
                </c:pt>
                <c:pt idx="4">
                  <c:v>snRNA + CEA</c:v>
                </c:pt>
                <c:pt idx="5">
                  <c:v>SNORD55</c:v>
                </c:pt>
                <c:pt idx="6">
                  <c:v>SNORD55 + CEA</c:v>
                </c:pt>
                <c:pt idx="7">
                  <c:v>GTF2H2-1</c:v>
                </c:pt>
                <c:pt idx="8">
                  <c:v>RP3-466P17.2</c:v>
                </c:pt>
                <c:pt idx="9">
                  <c:v>lnc-ST8SIA4-12</c:v>
                </c:pt>
                <c:pt idx="10">
                  <c:v>linc-GTF2H2-1, RP3-466P17.2, and lnc-ST8SIA4-12</c:v>
                </c:pt>
                <c:pt idx="11">
                  <c:v>GTF2H2-1 + NSE + CEA + Cyfra21-1</c:v>
                </c:pt>
                <c:pt idx="12">
                  <c:v>MAX</c:v>
                </c:pt>
                <c:pt idx="13">
                  <c:v>MTURN</c:v>
                </c:pt>
                <c:pt idx="14">
                  <c:v>HLA B</c:v>
                </c:pt>
                <c:pt idx="15">
                  <c:v>MAGI2-AS3 </c:v>
                </c:pt>
                <c:pt idx="16">
                  <c:v>Adenocarcinoma</c:v>
                </c:pt>
                <c:pt idx="17">
                  <c:v>SCC</c:v>
                </c:pt>
                <c:pt idx="18">
                  <c:v>ZFAS1</c:v>
                </c:pt>
                <c:pt idx="19">
                  <c:v>Adenocarcinoma</c:v>
                </c:pt>
                <c:pt idx="20">
                  <c:v>SCC</c:v>
                </c:pt>
                <c:pt idx="21">
                  <c:v>MAGI2-AS3 + ZFAS1</c:v>
                </c:pt>
                <c:pt idx="22">
                  <c:v>Adenocarcinoma</c:v>
                </c:pt>
                <c:pt idx="23">
                  <c:v>SCC</c:v>
                </c:pt>
                <c:pt idx="24">
                  <c:v>ITGA2B</c:v>
                </c:pt>
                <c:pt idx="25">
                  <c:v>SELP</c:v>
                </c:pt>
                <c:pt idx="26">
                  <c:v>ITGA2B + CEA</c:v>
                </c:pt>
              </c:strCache>
            </c:strRef>
          </c:cat>
          <c:val>
            <c:numRef>
              <c:f>'NSCLC diagnostic'!$E$3:$E$29</c:f>
              <c:numCache>
                <c:formatCode>General</c:formatCode>
                <c:ptCount val="27"/>
                <c:pt idx="0">
                  <c:v>0.76900000000000046</c:v>
                </c:pt>
                <c:pt idx="1">
                  <c:v>0.84000000000000041</c:v>
                </c:pt>
                <c:pt idx="2">
                  <c:v>0.80900000000000005</c:v>
                </c:pt>
                <c:pt idx="3">
                  <c:v>0.84000000000000041</c:v>
                </c:pt>
                <c:pt idx="4">
                  <c:v>0.80900000000000005</c:v>
                </c:pt>
                <c:pt idx="5">
                  <c:v>0.80300000000000005</c:v>
                </c:pt>
                <c:pt idx="6">
                  <c:v>0.8280000000000004</c:v>
                </c:pt>
                <c:pt idx="7">
                  <c:v>0.80700000000000005</c:v>
                </c:pt>
                <c:pt idx="8">
                  <c:v>0.78800000000000003</c:v>
                </c:pt>
                <c:pt idx="9">
                  <c:v>0.72500000000000042</c:v>
                </c:pt>
                <c:pt idx="10">
                  <c:v>0.92100000000000004</c:v>
                </c:pt>
                <c:pt idx="11">
                  <c:v>0.89900000000000002</c:v>
                </c:pt>
                <c:pt idx="12">
                  <c:v>0.73400000000000043</c:v>
                </c:pt>
                <c:pt idx="16">
                  <c:v>0.85300000000000042</c:v>
                </c:pt>
                <c:pt idx="17">
                  <c:v>0.89200000000000002</c:v>
                </c:pt>
                <c:pt idx="19">
                  <c:v>0.78</c:v>
                </c:pt>
                <c:pt idx="20">
                  <c:v>0.74400000000000044</c:v>
                </c:pt>
                <c:pt idx="22">
                  <c:v>0.90800000000000003</c:v>
                </c:pt>
                <c:pt idx="23">
                  <c:v>0.91900000000000004</c:v>
                </c:pt>
                <c:pt idx="24">
                  <c:v>0.92200000000000004</c:v>
                </c:pt>
                <c:pt idx="25">
                  <c:v>0.79900000000000004</c:v>
                </c:pt>
                <c:pt idx="26">
                  <c:v>0.9570000000000004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9BC-4C75-B0F7-C2FF6667DDF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87170048"/>
        <c:axId val="87192320"/>
      </c:barChart>
      <c:catAx>
        <c:axId val="87170048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7192320"/>
        <c:crosses val="autoZero"/>
        <c:auto val="1"/>
        <c:lblAlgn val="ctr"/>
        <c:lblOffset val="100"/>
        <c:noMultiLvlLbl val="0"/>
      </c:catAx>
      <c:valAx>
        <c:axId val="8719232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717004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TEP</a:t>
            </a:r>
            <a:r>
              <a:rPr lang="en-GB" baseline="0"/>
              <a:t> mRNA -Sensitivity / Specificity</a:t>
            </a:r>
            <a:endParaRPr lang="en-GB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bar"/>
        <c:grouping val="stacked"/>
        <c:varyColors val="0"/>
        <c:ser>
          <c:idx val="0"/>
          <c:order val="0"/>
          <c:tx>
            <c:strRef>
              <c:f>'AUC sensitivity specificity'!$B$1:$B$2</c:f>
              <c:strCache>
                <c:ptCount val="2"/>
                <c:pt idx="0">
                  <c:v>AUC</c:v>
                </c:pt>
                <c:pt idx="1">
                  <c:v>-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'AUC sensitivity specificity'!$A$3:$A$29</c:f>
              <c:strCache>
                <c:ptCount val="27"/>
                <c:pt idx="0">
                  <c:v>U1</c:v>
                </c:pt>
                <c:pt idx="1">
                  <c:v>U2</c:v>
                </c:pt>
                <c:pt idx="2">
                  <c:v>U5</c:v>
                </c:pt>
                <c:pt idx="3">
                  <c:v>U1, U2, U5</c:v>
                </c:pt>
                <c:pt idx="4">
                  <c:v>snRNA + CEA</c:v>
                </c:pt>
                <c:pt idx="5">
                  <c:v>SNORD55</c:v>
                </c:pt>
                <c:pt idx="6">
                  <c:v>SNORD55 + CEA</c:v>
                </c:pt>
                <c:pt idx="7">
                  <c:v>GTF2H2-1</c:v>
                </c:pt>
                <c:pt idx="8">
                  <c:v>RP3-466P17.2</c:v>
                </c:pt>
                <c:pt idx="9">
                  <c:v>lnc-ST8SIA4-12</c:v>
                </c:pt>
                <c:pt idx="10">
                  <c:v>linc-GTF2H2-1, RP3-466P17.2, and lnc-ST8SIA4-12</c:v>
                </c:pt>
                <c:pt idx="11">
                  <c:v>GTF2H2-1 + NSE + CEA + Cyfra21-1</c:v>
                </c:pt>
                <c:pt idx="12">
                  <c:v>MAX</c:v>
                </c:pt>
                <c:pt idx="13">
                  <c:v>MTURN</c:v>
                </c:pt>
                <c:pt idx="14">
                  <c:v>HLA B</c:v>
                </c:pt>
                <c:pt idx="15">
                  <c:v>MAGI2-AS3 </c:v>
                </c:pt>
                <c:pt idx="16">
                  <c:v>Adenocarcinoma</c:v>
                </c:pt>
                <c:pt idx="17">
                  <c:v>SCC</c:v>
                </c:pt>
                <c:pt idx="18">
                  <c:v>ZFAS1</c:v>
                </c:pt>
                <c:pt idx="19">
                  <c:v>Adenocarcinoma</c:v>
                </c:pt>
                <c:pt idx="20">
                  <c:v>SCC</c:v>
                </c:pt>
                <c:pt idx="21">
                  <c:v>MAGI2-AS3 + ZFAS1</c:v>
                </c:pt>
                <c:pt idx="22">
                  <c:v>Adenocarcinoma</c:v>
                </c:pt>
                <c:pt idx="23">
                  <c:v>SCC</c:v>
                </c:pt>
                <c:pt idx="24">
                  <c:v>ITGA2B</c:v>
                </c:pt>
                <c:pt idx="25">
                  <c:v>SELP</c:v>
                </c:pt>
                <c:pt idx="26">
                  <c:v>ITGA2B + CEA</c:v>
                </c:pt>
              </c:strCache>
            </c:strRef>
          </c:cat>
          <c:val>
            <c:numRef>
              <c:f>'AUC sensitivity specificity'!$B$3:$B$29</c:f>
              <c:numCache>
                <c:formatCode>General</c:formatCode>
                <c:ptCount val="27"/>
                <c:pt idx="0">
                  <c:v>0.76900000000000046</c:v>
                </c:pt>
                <c:pt idx="1">
                  <c:v>0.84000000000000041</c:v>
                </c:pt>
                <c:pt idx="2">
                  <c:v>0.80900000000000005</c:v>
                </c:pt>
                <c:pt idx="3">
                  <c:v>0.84000000000000041</c:v>
                </c:pt>
                <c:pt idx="4">
                  <c:v>0.80900000000000005</c:v>
                </c:pt>
                <c:pt idx="5">
                  <c:v>0.80300000000000005</c:v>
                </c:pt>
                <c:pt idx="6">
                  <c:v>0.8280000000000004</c:v>
                </c:pt>
                <c:pt idx="7">
                  <c:v>0.80700000000000005</c:v>
                </c:pt>
                <c:pt idx="8">
                  <c:v>0.78800000000000003</c:v>
                </c:pt>
                <c:pt idx="9">
                  <c:v>0.72500000000000042</c:v>
                </c:pt>
                <c:pt idx="10">
                  <c:v>0.92100000000000004</c:v>
                </c:pt>
                <c:pt idx="11">
                  <c:v>0.89900000000000002</c:v>
                </c:pt>
                <c:pt idx="12">
                  <c:v>0.73400000000000043</c:v>
                </c:pt>
                <c:pt idx="16">
                  <c:v>0.85300000000000042</c:v>
                </c:pt>
                <c:pt idx="17">
                  <c:v>0.89200000000000002</c:v>
                </c:pt>
                <c:pt idx="19">
                  <c:v>0.78</c:v>
                </c:pt>
                <c:pt idx="20">
                  <c:v>0.74400000000000044</c:v>
                </c:pt>
                <c:pt idx="22">
                  <c:v>0.90800000000000003</c:v>
                </c:pt>
                <c:pt idx="23">
                  <c:v>0.91900000000000004</c:v>
                </c:pt>
                <c:pt idx="24">
                  <c:v>0.92200000000000004</c:v>
                </c:pt>
                <c:pt idx="25">
                  <c:v>0.79900000000000004</c:v>
                </c:pt>
                <c:pt idx="26">
                  <c:v>0.9570000000000004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6AA-4898-BBDF-5FF0CC9D2DAA}"/>
            </c:ext>
          </c:extLst>
        </c:ser>
        <c:ser>
          <c:idx val="1"/>
          <c:order val="1"/>
          <c:tx>
            <c:strRef>
              <c:f>'AUC sensitivity specificity'!$C$1:$C$2</c:f>
              <c:strCache>
                <c:ptCount val="2"/>
                <c:pt idx="0">
                  <c:v>Sensitivity</c:v>
                </c:pt>
                <c:pt idx="1">
                  <c:v>-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'AUC sensitivity specificity'!$A$3:$A$29</c:f>
              <c:strCache>
                <c:ptCount val="27"/>
                <c:pt idx="0">
                  <c:v>U1</c:v>
                </c:pt>
                <c:pt idx="1">
                  <c:v>U2</c:v>
                </c:pt>
                <c:pt idx="2">
                  <c:v>U5</c:v>
                </c:pt>
                <c:pt idx="3">
                  <c:v>U1, U2, U5</c:v>
                </c:pt>
                <c:pt idx="4">
                  <c:v>snRNA + CEA</c:v>
                </c:pt>
                <c:pt idx="5">
                  <c:v>SNORD55</c:v>
                </c:pt>
                <c:pt idx="6">
                  <c:v>SNORD55 + CEA</c:v>
                </c:pt>
                <c:pt idx="7">
                  <c:v>GTF2H2-1</c:v>
                </c:pt>
                <c:pt idx="8">
                  <c:v>RP3-466P17.2</c:v>
                </c:pt>
                <c:pt idx="9">
                  <c:v>lnc-ST8SIA4-12</c:v>
                </c:pt>
                <c:pt idx="10">
                  <c:v>linc-GTF2H2-1, RP3-466P17.2, and lnc-ST8SIA4-12</c:v>
                </c:pt>
                <c:pt idx="11">
                  <c:v>GTF2H2-1 + NSE + CEA + Cyfra21-1</c:v>
                </c:pt>
                <c:pt idx="12">
                  <c:v>MAX</c:v>
                </c:pt>
                <c:pt idx="13">
                  <c:v>MTURN</c:v>
                </c:pt>
                <c:pt idx="14">
                  <c:v>HLA B</c:v>
                </c:pt>
                <c:pt idx="15">
                  <c:v>MAGI2-AS3 </c:v>
                </c:pt>
                <c:pt idx="16">
                  <c:v>Adenocarcinoma</c:v>
                </c:pt>
                <c:pt idx="17">
                  <c:v>SCC</c:v>
                </c:pt>
                <c:pt idx="18">
                  <c:v>ZFAS1</c:v>
                </c:pt>
                <c:pt idx="19">
                  <c:v>Adenocarcinoma</c:v>
                </c:pt>
                <c:pt idx="20">
                  <c:v>SCC</c:v>
                </c:pt>
                <c:pt idx="21">
                  <c:v>MAGI2-AS3 + ZFAS1</c:v>
                </c:pt>
                <c:pt idx="22">
                  <c:v>Adenocarcinoma</c:v>
                </c:pt>
                <c:pt idx="23">
                  <c:v>SCC</c:v>
                </c:pt>
                <c:pt idx="24">
                  <c:v>ITGA2B</c:v>
                </c:pt>
                <c:pt idx="25">
                  <c:v>SELP</c:v>
                </c:pt>
                <c:pt idx="26">
                  <c:v>ITGA2B + CEA</c:v>
                </c:pt>
              </c:strCache>
            </c:strRef>
          </c:cat>
          <c:val>
            <c:numRef>
              <c:f>'AUC sensitivity specificity'!$C$3:$C$29</c:f>
              <c:numCache>
                <c:formatCode>General</c:formatCode>
                <c:ptCount val="27"/>
                <c:pt idx="0">
                  <c:v>74.599999999999994</c:v>
                </c:pt>
                <c:pt idx="1">
                  <c:v>81.400000000000006</c:v>
                </c:pt>
                <c:pt idx="2">
                  <c:v>90.1</c:v>
                </c:pt>
                <c:pt idx="3">
                  <c:v>85.9</c:v>
                </c:pt>
                <c:pt idx="4">
                  <c:v>64.900000000000006</c:v>
                </c:pt>
                <c:pt idx="5">
                  <c:v>79.3</c:v>
                </c:pt>
                <c:pt idx="6">
                  <c:v>66.3</c:v>
                </c:pt>
                <c:pt idx="7">
                  <c:v>68.3</c:v>
                </c:pt>
                <c:pt idx="8">
                  <c:v>77.8</c:v>
                </c:pt>
                <c:pt idx="9">
                  <c:v>73.7</c:v>
                </c:pt>
                <c:pt idx="10">
                  <c:v>82.6</c:v>
                </c:pt>
                <c:pt idx="11">
                  <c:v>76.599999999999994</c:v>
                </c:pt>
                <c:pt idx="12">
                  <c:v>60.6</c:v>
                </c:pt>
                <c:pt idx="16">
                  <c:v>0</c:v>
                </c:pt>
                <c:pt idx="17">
                  <c:v>0</c:v>
                </c:pt>
                <c:pt idx="19">
                  <c:v>0</c:v>
                </c:pt>
                <c:pt idx="20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92.8</c:v>
                </c:pt>
                <c:pt idx="25">
                  <c:v>75.7</c:v>
                </c:pt>
                <c:pt idx="26">
                  <c:v>90.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6AA-4898-BBDF-5FF0CC9D2DAA}"/>
            </c:ext>
          </c:extLst>
        </c:ser>
        <c:ser>
          <c:idx val="2"/>
          <c:order val="2"/>
          <c:tx>
            <c:strRef>
              <c:f>'AUC sensitivity specificity'!$D$1:$D$2</c:f>
              <c:strCache>
                <c:ptCount val="2"/>
                <c:pt idx="0">
                  <c:v>Specificity</c:v>
                </c:pt>
                <c:pt idx="1">
                  <c:v>-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'AUC sensitivity specificity'!$A$3:$A$29</c:f>
              <c:strCache>
                <c:ptCount val="27"/>
                <c:pt idx="0">
                  <c:v>U1</c:v>
                </c:pt>
                <c:pt idx="1">
                  <c:v>U2</c:v>
                </c:pt>
                <c:pt idx="2">
                  <c:v>U5</c:v>
                </c:pt>
                <c:pt idx="3">
                  <c:v>U1, U2, U5</c:v>
                </c:pt>
                <c:pt idx="4">
                  <c:v>snRNA + CEA</c:v>
                </c:pt>
                <c:pt idx="5">
                  <c:v>SNORD55</c:v>
                </c:pt>
                <c:pt idx="6">
                  <c:v>SNORD55 + CEA</c:v>
                </c:pt>
                <c:pt idx="7">
                  <c:v>GTF2H2-1</c:v>
                </c:pt>
                <c:pt idx="8">
                  <c:v>RP3-466P17.2</c:v>
                </c:pt>
                <c:pt idx="9">
                  <c:v>lnc-ST8SIA4-12</c:v>
                </c:pt>
                <c:pt idx="10">
                  <c:v>linc-GTF2H2-1, RP3-466P17.2, and lnc-ST8SIA4-12</c:v>
                </c:pt>
                <c:pt idx="11">
                  <c:v>GTF2H2-1 + NSE + CEA + Cyfra21-1</c:v>
                </c:pt>
                <c:pt idx="12">
                  <c:v>MAX</c:v>
                </c:pt>
                <c:pt idx="13">
                  <c:v>MTURN</c:v>
                </c:pt>
                <c:pt idx="14">
                  <c:v>HLA B</c:v>
                </c:pt>
                <c:pt idx="15">
                  <c:v>MAGI2-AS3 </c:v>
                </c:pt>
                <c:pt idx="16">
                  <c:v>Adenocarcinoma</c:v>
                </c:pt>
                <c:pt idx="17">
                  <c:v>SCC</c:v>
                </c:pt>
                <c:pt idx="18">
                  <c:v>ZFAS1</c:v>
                </c:pt>
                <c:pt idx="19">
                  <c:v>Adenocarcinoma</c:v>
                </c:pt>
                <c:pt idx="20">
                  <c:v>SCC</c:v>
                </c:pt>
                <c:pt idx="21">
                  <c:v>MAGI2-AS3 + ZFAS1</c:v>
                </c:pt>
                <c:pt idx="22">
                  <c:v>Adenocarcinoma</c:v>
                </c:pt>
                <c:pt idx="23">
                  <c:v>SCC</c:v>
                </c:pt>
                <c:pt idx="24">
                  <c:v>ITGA2B</c:v>
                </c:pt>
                <c:pt idx="25">
                  <c:v>SELP</c:v>
                </c:pt>
                <c:pt idx="26">
                  <c:v>ITGA2B + CEA</c:v>
                </c:pt>
              </c:strCache>
            </c:strRef>
          </c:cat>
          <c:val>
            <c:numRef>
              <c:f>'AUC sensitivity specificity'!$D$3:$D$29</c:f>
              <c:numCache>
                <c:formatCode>General</c:formatCode>
                <c:ptCount val="27"/>
                <c:pt idx="0">
                  <c:v>66.5</c:v>
                </c:pt>
                <c:pt idx="1">
                  <c:v>74.2</c:v>
                </c:pt>
                <c:pt idx="2">
                  <c:v>63.7</c:v>
                </c:pt>
                <c:pt idx="3">
                  <c:v>70.099999999999994</c:v>
                </c:pt>
                <c:pt idx="4">
                  <c:v>87.7</c:v>
                </c:pt>
                <c:pt idx="5">
                  <c:v>68.3</c:v>
                </c:pt>
                <c:pt idx="6">
                  <c:v>90</c:v>
                </c:pt>
                <c:pt idx="7">
                  <c:v>81.7</c:v>
                </c:pt>
                <c:pt idx="8">
                  <c:v>67.8</c:v>
                </c:pt>
                <c:pt idx="9">
                  <c:v>69.8</c:v>
                </c:pt>
                <c:pt idx="10">
                  <c:v>87.1</c:v>
                </c:pt>
                <c:pt idx="11">
                  <c:v>85</c:v>
                </c:pt>
                <c:pt idx="12">
                  <c:v>81.7</c:v>
                </c:pt>
                <c:pt idx="16">
                  <c:v>0</c:v>
                </c:pt>
                <c:pt idx="17">
                  <c:v>0</c:v>
                </c:pt>
                <c:pt idx="19">
                  <c:v>0</c:v>
                </c:pt>
                <c:pt idx="20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78.599999999999994</c:v>
                </c:pt>
                <c:pt idx="25">
                  <c:v>77.2</c:v>
                </c:pt>
                <c:pt idx="26">
                  <c:v>86.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6AA-4898-BBDF-5FF0CC9D2DA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90052864"/>
        <c:axId val="90058752"/>
      </c:barChart>
      <c:catAx>
        <c:axId val="9005286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0058752"/>
        <c:crosses val="autoZero"/>
        <c:auto val="1"/>
        <c:lblAlgn val="ctr"/>
        <c:lblOffset val="100"/>
        <c:noMultiLvlLbl val="0"/>
      </c:catAx>
      <c:valAx>
        <c:axId val="9005875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00528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N" sz="1400" b="1" i="0" u="none" strike="noStrike" baseline="0">
                <a:effectLst/>
              </a:rPr>
              <a:t>Role of TEP in Early Lung Cancer Diagnosis </a:t>
            </a:r>
            <a:endParaRPr lang="en-GB" b="1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'Early Cancer'!$D$1:$D$2</c:f>
              <c:strCache>
                <c:ptCount val="2"/>
                <c:pt idx="0">
                  <c:v>AUC</c:v>
                </c:pt>
                <c:pt idx="1">
                  <c:v>-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'Early Cancer'!$C$3:$C$31</c:f>
              <c:strCache>
                <c:ptCount val="29"/>
                <c:pt idx="0">
                  <c:v>U1</c:v>
                </c:pt>
                <c:pt idx="1">
                  <c:v>U2</c:v>
                </c:pt>
                <c:pt idx="2">
                  <c:v>U5</c:v>
                </c:pt>
                <c:pt idx="3">
                  <c:v>U1, U2, U5</c:v>
                </c:pt>
                <c:pt idx="4">
                  <c:v>snRNA + CEA</c:v>
                </c:pt>
                <c:pt idx="5">
                  <c:v>SNORD55</c:v>
                </c:pt>
                <c:pt idx="6">
                  <c:v>Early Adenocarcinoma</c:v>
                </c:pt>
                <c:pt idx="7">
                  <c:v>Early SCC</c:v>
                </c:pt>
                <c:pt idx="8">
                  <c:v>SNORD55 + CEA</c:v>
                </c:pt>
                <c:pt idx="9">
                  <c:v>GTF2H2-1</c:v>
                </c:pt>
                <c:pt idx="10">
                  <c:v>RP3-466P17.2</c:v>
                </c:pt>
                <c:pt idx="11">
                  <c:v>lnc-ST8SIA4-12</c:v>
                </c:pt>
                <c:pt idx="12">
                  <c:v>linc-GTF2H2-1, RP3-466P17.2, and lnc-ST8SIA4-12</c:v>
                </c:pt>
                <c:pt idx="13">
                  <c:v>GTF2H2-1 + NSE + CEA + Cyfra21-1</c:v>
                </c:pt>
                <c:pt idx="14">
                  <c:v>MAX</c:v>
                </c:pt>
                <c:pt idx="15">
                  <c:v>MTURN</c:v>
                </c:pt>
                <c:pt idx="16">
                  <c:v>HLA B</c:v>
                </c:pt>
                <c:pt idx="17">
                  <c:v>MAGI2-AS3 </c:v>
                </c:pt>
                <c:pt idx="18">
                  <c:v>Adenocarcinoma</c:v>
                </c:pt>
                <c:pt idx="19">
                  <c:v>SCC</c:v>
                </c:pt>
                <c:pt idx="20">
                  <c:v>ZFAS1</c:v>
                </c:pt>
                <c:pt idx="21">
                  <c:v>Adenocarcinoma</c:v>
                </c:pt>
                <c:pt idx="22">
                  <c:v>SCC</c:v>
                </c:pt>
                <c:pt idx="23">
                  <c:v>MAGI2-AS3 + ZFAS1</c:v>
                </c:pt>
                <c:pt idx="24">
                  <c:v>Adenocarcinoma</c:v>
                </c:pt>
                <c:pt idx="25">
                  <c:v>SCC</c:v>
                </c:pt>
                <c:pt idx="26">
                  <c:v>ITGA2B</c:v>
                </c:pt>
                <c:pt idx="27">
                  <c:v>SELP</c:v>
                </c:pt>
                <c:pt idx="28">
                  <c:v>ITGA2B + CEA</c:v>
                </c:pt>
              </c:strCache>
            </c:strRef>
          </c:cat>
          <c:val>
            <c:numRef>
              <c:f>'Early Cancer'!$D$3:$D$31</c:f>
              <c:numCache>
                <c:formatCode>General</c:formatCode>
                <c:ptCount val="29"/>
                <c:pt idx="0">
                  <c:v>0.66900000000000071</c:v>
                </c:pt>
                <c:pt idx="1">
                  <c:v>0.80500000000000005</c:v>
                </c:pt>
                <c:pt idx="2">
                  <c:v>0.75200000000000045</c:v>
                </c:pt>
                <c:pt idx="3">
                  <c:v>0.8260000000000004</c:v>
                </c:pt>
                <c:pt idx="4">
                  <c:v>0.80900000000000005</c:v>
                </c:pt>
                <c:pt idx="5">
                  <c:v>0.78400000000000003</c:v>
                </c:pt>
                <c:pt idx="6">
                  <c:v>0.75900000000000045</c:v>
                </c:pt>
                <c:pt idx="7">
                  <c:v>0.85400000000000043</c:v>
                </c:pt>
                <c:pt idx="8">
                  <c:v>0</c:v>
                </c:pt>
                <c:pt idx="9">
                  <c:v>0.76100000000000045</c:v>
                </c:pt>
                <c:pt idx="10">
                  <c:v>0.77100000000000046</c:v>
                </c:pt>
                <c:pt idx="11">
                  <c:v>0.76800000000000046</c:v>
                </c:pt>
                <c:pt idx="12">
                  <c:v>0.89500000000000002</c:v>
                </c:pt>
                <c:pt idx="13">
                  <c:v>0</c:v>
                </c:pt>
                <c:pt idx="14">
                  <c:v>0.78700000000000003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.94000000000000039</c:v>
                </c:pt>
                <c:pt idx="27">
                  <c:v>0.84600000000000042</c:v>
                </c:pt>
                <c:pt idx="28">
                  <c:v>0.95500000000000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B26-4B21-8138-21D0504C532A}"/>
            </c:ext>
          </c:extLst>
        </c:ser>
        <c:ser>
          <c:idx val="1"/>
          <c:order val="1"/>
          <c:tx>
            <c:strRef>
              <c:f>'Early Cancer'!$E$1:$E$2</c:f>
              <c:strCache>
                <c:ptCount val="2"/>
                <c:pt idx="0">
                  <c:v>Sensitivity</c:v>
                </c:pt>
                <c:pt idx="1">
                  <c:v>-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'Early Cancer'!$C$3:$C$31</c:f>
              <c:strCache>
                <c:ptCount val="29"/>
                <c:pt idx="0">
                  <c:v>U1</c:v>
                </c:pt>
                <c:pt idx="1">
                  <c:v>U2</c:v>
                </c:pt>
                <c:pt idx="2">
                  <c:v>U5</c:v>
                </c:pt>
                <c:pt idx="3">
                  <c:v>U1, U2, U5</c:v>
                </c:pt>
                <c:pt idx="4">
                  <c:v>snRNA + CEA</c:v>
                </c:pt>
                <c:pt idx="5">
                  <c:v>SNORD55</c:v>
                </c:pt>
                <c:pt idx="6">
                  <c:v>Early Adenocarcinoma</c:v>
                </c:pt>
                <c:pt idx="7">
                  <c:v>Early SCC</c:v>
                </c:pt>
                <c:pt idx="8">
                  <c:v>SNORD55 + CEA</c:v>
                </c:pt>
                <c:pt idx="9">
                  <c:v>GTF2H2-1</c:v>
                </c:pt>
                <c:pt idx="10">
                  <c:v>RP3-466P17.2</c:v>
                </c:pt>
                <c:pt idx="11">
                  <c:v>lnc-ST8SIA4-12</c:v>
                </c:pt>
                <c:pt idx="12">
                  <c:v>linc-GTF2H2-1, RP3-466P17.2, and lnc-ST8SIA4-12</c:v>
                </c:pt>
                <c:pt idx="13">
                  <c:v>GTF2H2-1 + NSE + CEA + Cyfra21-1</c:v>
                </c:pt>
                <c:pt idx="14">
                  <c:v>MAX</c:v>
                </c:pt>
                <c:pt idx="15">
                  <c:v>MTURN</c:v>
                </c:pt>
                <c:pt idx="16">
                  <c:v>HLA B</c:v>
                </c:pt>
                <c:pt idx="17">
                  <c:v>MAGI2-AS3 </c:v>
                </c:pt>
                <c:pt idx="18">
                  <c:v>Adenocarcinoma</c:v>
                </c:pt>
                <c:pt idx="19">
                  <c:v>SCC</c:v>
                </c:pt>
                <c:pt idx="20">
                  <c:v>ZFAS1</c:v>
                </c:pt>
                <c:pt idx="21">
                  <c:v>Adenocarcinoma</c:v>
                </c:pt>
                <c:pt idx="22">
                  <c:v>SCC</c:v>
                </c:pt>
                <c:pt idx="23">
                  <c:v>MAGI2-AS3 + ZFAS1</c:v>
                </c:pt>
                <c:pt idx="24">
                  <c:v>Adenocarcinoma</c:v>
                </c:pt>
                <c:pt idx="25">
                  <c:v>SCC</c:v>
                </c:pt>
                <c:pt idx="26">
                  <c:v>ITGA2B</c:v>
                </c:pt>
                <c:pt idx="27">
                  <c:v>SELP</c:v>
                </c:pt>
                <c:pt idx="28">
                  <c:v>ITGA2B + CEA</c:v>
                </c:pt>
              </c:strCache>
            </c:strRef>
          </c:cat>
          <c:val>
            <c:numRef>
              <c:f>'Early Cancer'!$E$3:$E$31</c:f>
              <c:numCache>
                <c:formatCode>General</c:formatCode>
                <c:ptCount val="29"/>
                <c:pt idx="0">
                  <c:v>90</c:v>
                </c:pt>
                <c:pt idx="1">
                  <c:v>78.8</c:v>
                </c:pt>
                <c:pt idx="2">
                  <c:v>86.3</c:v>
                </c:pt>
                <c:pt idx="3">
                  <c:v>93.8</c:v>
                </c:pt>
                <c:pt idx="4">
                  <c:v>64.900000000000006</c:v>
                </c:pt>
                <c:pt idx="5">
                  <c:v>91.2</c:v>
                </c:pt>
                <c:pt idx="6">
                  <c:v>89.7</c:v>
                </c:pt>
                <c:pt idx="7">
                  <c:v>68.400000000000006</c:v>
                </c:pt>
                <c:pt idx="8">
                  <c:v>0</c:v>
                </c:pt>
                <c:pt idx="9">
                  <c:v>59.6</c:v>
                </c:pt>
                <c:pt idx="10">
                  <c:v>87.2</c:v>
                </c:pt>
                <c:pt idx="11">
                  <c:v>83</c:v>
                </c:pt>
                <c:pt idx="12">
                  <c:v>93.6</c:v>
                </c:pt>
                <c:pt idx="13">
                  <c:v>0</c:v>
                </c:pt>
                <c:pt idx="14">
                  <c:v>72.7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96.4</c:v>
                </c:pt>
                <c:pt idx="27">
                  <c:v>83.9</c:v>
                </c:pt>
                <c:pt idx="28">
                  <c:v>91.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B26-4B21-8138-21D0504C532A}"/>
            </c:ext>
          </c:extLst>
        </c:ser>
        <c:ser>
          <c:idx val="2"/>
          <c:order val="2"/>
          <c:tx>
            <c:strRef>
              <c:f>'Early Cancer'!$F$1:$F$2</c:f>
              <c:strCache>
                <c:ptCount val="2"/>
                <c:pt idx="0">
                  <c:v>Specificity</c:v>
                </c:pt>
                <c:pt idx="1">
                  <c:v>-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'Early Cancer'!$C$3:$C$31</c:f>
              <c:strCache>
                <c:ptCount val="29"/>
                <c:pt idx="0">
                  <c:v>U1</c:v>
                </c:pt>
                <c:pt idx="1">
                  <c:v>U2</c:v>
                </c:pt>
                <c:pt idx="2">
                  <c:v>U5</c:v>
                </c:pt>
                <c:pt idx="3">
                  <c:v>U1, U2, U5</c:v>
                </c:pt>
                <c:pt idx="4">
                  <c:v>snRNA + CEA</c:v>
                </c:pt>
                <c:pt idx="5">
                  <c:v>SNORD55</c:v>
                </c:pt>
                <c:pt idx="6">
                  <c:v>Early Adenocarcinoma</c:v>
                </c:pt>
                <c:pt idx="7">
                  <c:v>Early SCC</c:v>
                </c:pt>
                <c:pt idx="8">
                  <c:v>SNORD55 + CEA</c:v>
                </c:pt>
                <c:pt idx="9">
                  <c:v>GTF2H2-1</c:v>
                </c:pt>
                <c:pt idx="10">
                  <c:v>RP3-466P17.2</c:v>
                </c:pt>
                <c:pt idx="11">
                  <c:v>lnc-ST8SIA4-12</c:v>
                </c:pt>
                <c:pt idx="12">
                  <c:v>linc-GTF2H2-1, RP3-466P17.2, and lnc-ST8SIA4-12</c:v>
                </c:pt>
                <c:pt idx="13">
                  <c:v>GTF2H2-1 + NSE + CEA + Cyfra21-1</c:v>
                </c:pt>
                <c:pt idx="14">
                  <c:v>MAX</c:v>
                </c:pt>
                <c:pt idx="15">
                  <c:v>MTURN</c:v>
                </c:pt>
                <c:pt idx="16">
                  <c:v>HLA B</c:v>
                </c:pt>
                <c:pt idx="17">
                  <c:v>MAGI2-AS3 </c:v>
                </c:pt>
                <c:pt idx="18">
                  <c:v>Adenocarcinoma</c:v>
                </c:pt>
                <c:pt idx="19">
                  <c:v>SCC</c:v>
                </c:pt>
                <c:pt idx="20">
                  <c:v>ZFAS1</c:v>
                </c:pt>
                <c:pt idx="21">
                  <c:v>Adenocarcinoma</c:v>
                </c:pt>
                <c:pt idx="22">
                  <c:v>SCC</c:v>
                </c:pt>
                <c:pt idx="23">
                  <c:v>MAGI2-AS3 + ZFAS1</c:v>
                </c:pt>
                <c:pt idx="24">
                  <c:v>Adenocarcinoma</c:v>
                </c:pt>
                <c:pt idx="25">
                  <c:v>SCC</c:v>
                </c:pt>
                <c:pt idx="26">
                  <c:v>ITGA2B</c:v>
                </c:pt>
                <c:pt idx="27">
                  <c:v>SELP</c:v>
                </c:pt>
                <c:pt idx="28">
                  <c:v>ITGA2B + CEA</c:v>
                </c:pt>
              </c:strCache>
            </c:strRef>
          </c:cat>
          <c:val>
            <c:numRef>
              <c:f>'Early Cancer'!$F$3:$F$31</c:f>
              <c:numCache>
                <c:formatCode>General</c:formatCode>
                <c:ptCount val="29"/>
                <c:pt idx="0">
                  <c:v>38.5</c:v>
                </c:pt>
                <c:pt idx="1">
                  <c:v>74.2</c:v>
                </c:pt>
                <c:pt idx="2">
                  <c:v>63.7</c:v>
                </c:pt>
                <c:pt idx="3">
                  <c:v>60.7</c:v>
                </c:pt>
                <c:pt idx="4">
                  <c:v>87.7</c:v>
                </c:pt>
                <c:pt idx="5">
                  <c:v>49.7</c:v>
                </c:pt>
                <c:pt idx="6">
                  <c:v>49.7</c:v>
                </c:pt>
                <c:pt idx="7">
                  <c:v>93.1</c:v>
                </c:pt>
                <c:pt idx="8">
                  <c:v>0</c:v>
                </c:pt>
                <c:pt idx="9">
                  <c:v>81.7</c:v>
                </c:pt>
                <c:pt idx="10">
                  <c:v>55.9</c:v>
                </c:pt>
                <c:pt idx="11">
                  <c:v>68.3</c:v>
                </c:pt>
                <c:pt idx="12">
                  <c:v>69.8</c:v>
                </c:pt>
                <c:pt idx="13">
                  <c:v>0</c:v>
                </c:pt>
                <c:pt idx="14">
                  <c:v>85.4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78.599999999999994</c:v>
                </c:pt>
                <c:pt idx="27">
                  <c:v>77.2</c:v>
                </c:pt>
                <c:pt idx="28">
                  <c:v>86.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B26-4B21-8138-21D0504C53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90092672"/>
        <c:axId val="90094208"/>
      </c:barChart>
      <c:catAx>
        <c:axId val="9009267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0094208"/>
        <c:crosses val="autoZero"/>
        <c:auto val="1"/>
        <c:lblAlgn val="ctr"/>
        <c:lblOffset val="100"/>
        <c:noMultiLvlLbl val="0"/>
      </c:catAx>
      <c:valAx>
        <c:axId val="900942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009267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egendEntry>
        <c:idx val="0"/>
        <c:delete val="1"/>
      </c:legendEntry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64299</cdr:x>
      <cdr:y>0.16825</cdr:y>
    </cdr:from>
    <cdr:to>
      <cdr:x>0.84362</cdr:x>
      <cdr:y>0.26375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3685308" y="512619"/>
          <a:ext cx="1149928" cy="29094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100"/>
            <a:t>Patient Selection</a:t>
          </a:r>
        </a:p>
      </cdr:txBody>
    </cdr:sp>
  </cdr:relSizeAnchor>
  <cdr:relSizeAnchor xmlns:cdr="http://schemas.openxmlformats.org/drawingml/2006/chartDrawing">
    <cdr:from>
      <cdr:x>0.64299</cdr:x>
      <cdr:y>0.36379</cdr:y>
    </cdr:from>
    <cdr:to>
      <cdr:x>0.80253</cdr:x>
      <cdr:y>0.45928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3685309" y="1108364"/>
          <a:ext cx="914400" cy="29094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100"/>
            <a:t>Index Test</a:t>
          </a:r>
        </a:p>
      </cdr:txBody>
    </cdr:sp>
  </cdr:relSizeAnchor>
  <cdr:relSizeAnchor xmlns:cdr="http://schemas.openxmlformats.org/drawingml/2006/chartDrawing">
    <cdr:from>
      <cdr:x>0.64299</cdr:x>
      <cdr:y>0.56387</cdr:y>
    </cdr:from>
    <cdr:to>
      <cdr:x>0.80253</cdr:x>
      <cdr:y>0.67755</cdr:y>
    </cdr:to>
    <cdr:sp macro="" textlink="">
      <cdr:nvSpPr>
        <cdr:cNvPr id="4" name="Text Box 3"/>
        <cdr:cNvSpPr txBox="1"/>
      </cdr:nvSpPr>
      <cdr:spPr>
        <a:xfrm xmlns:a="http://schemas.openxmlformats.org/drawingml/2006/main">
          <a:off x="3685309" y="1717963"/>
          <a:ext cx="914400" cy="34636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100"/>
            <a:t>Reference Standard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6</Pages>
  <Words>1210</Words>
  <Characters>6903</Characters>
  <Application>Microsoft Office Word</Application>
  <DocSecurity>0</DocSecurity>
  <Lines>57</Lines>
  <Paragraphs>16</Paragraphs>
  <ScaleCrop>false</ScaleCrop>
  <Company/>
  <LinksUpToDate>false</LinksUpToDate>
  <CharactersWithSpaces>80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VAISHALI</dc:creator>
  <cp:keywords/>
  <dc:description/>
  <cp:lastModifiedBy>DR. VAISHALI</cp:lastModifiedBy>
  <cp:revision>1</cp:revision>
  <dcterms:created xsi:type="dcterms:W3CDTF">2024-02-01T16:20:00Z</dcterms:created>
  <dcterms:modified xsi:type="dcterms:W3CDTF">2024-02-01T16:27:00Z</dcterms:modified>
</cp:coreProperties>
</file>